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A450D" w14:textId="23B75BA9" w:rsidR="00001B16" w:rsidRPr="003455F7" w:rsidRDefault="00001B16" w:rsidP="00001B16">
      <w:pPr>
        <w:spacing w:after="240" w:line="480" w:lineRule="auto"/>
        <w:rPr>
          <w:rFonts w:ascii="Times New Roman" w:hAnsi="Times New Roman"/>
          <w:b/>
          <w:sz w:val="24"/>
          <w:szCs w:val="24"/>
        </w:rPr>
      </w:pPr>
      <w:r w:rsidRPr="003455F7">
        <w:rPr>
          <w:rFonts w:ascii="Times New Roman" w:hAnsi="Times New Roman"/>
          <w:b/>
          <w:sz w:val="24"/>
          <w:szCs w:val="24"/>
        </w:rPr>
        <w:t xml:space="preserve">One hypervirulent clone, Sequence Type 283, accounts for a large proportion of invasive </w:t>
      </w:r>
      <w:r w:rsidRPr="003455F7">
        <w:rPr>
          <w:rFonts w:ascii="Times New Roman" w:hAnsi="Times New Roman"/>
          <w:b/>
          <w:i/>
          <w:sz w:val="24"/>
          <w:szCs w:val="24"/>
        </w:rPr>
        <w:t>Streptococcus agalactiae</w:t>
      </w:r>
      <w:r w:rsidRPr="003455F7">
        <w:rPr>
          <w:rFonts w:ascii="Times New Roman" w:hAnsi="Times New Roman"/>
          <w:b/>
          <w:sz w:val="24"/>
          <w:szCs w:val="24"/>
        </w:rPr>
        <w:t xml:space="preserve"> isolated from humans and diseased tilapia in Southeast Asia.</w:t>
      </w:r>
    </w:p>
    <w:p w14:paraId="71A4262B" w14:textId="646DF873" w:rsidR="00523832" w:rsidRDefault="001E6A3A" w:rsidP="00523832">
      <w:pPr>
        <w:spacing w:after="240" w:line="240" w:lineRule="auto"/>
        <w:outlineLvl w:val="0"/>
        <w:rPr>
          <w:rFonts w:ascii="Times New Roman" w:hAnsi="Times New Roman"/>
          <w:b/>
          <w:sz w:val="24"/>
          <w:szCs w:val="24"/>
        </w:rPr>
      </w:pPr>
      <w:r w:rsidRPr="00622275">
        <w:rPr>
          <w:rFonts w:ascii="Times New Roman" w:hAnsi="Times New Roman"/>
          <w:b/>
          <w:sz w:val="24"/>
          <w:szCs w:val="24"/>
        </w:rPr>
        <w:t>Supp</w:t>
      </w:r>
      <w:r w:rsidR="00DD55C7">
        <w:rPr>
          <w:rFonts w:ascii="Times New Roman" w:hAnsi="Times New Roman"/>
          <w:b/>
          <w:sz w:val="24"/>
          <w:szCs w:val="24"/>
        </w:rPr>
        <w:t>orting</w:t>
      </w:r>
      <w:r w:rsidRPr="00622275">
        <w:rPr>
          <w:rFonts w:ascii="Times New Roman" w:hAnsi="Times New Roman"/>
          <w:b/>
          <w:sz w:val="24"/>
          <w:szCs w:val="24"/>
        </w:rPr>
        <w:t xml:space="preserve"> information</w:t>
      </w:r>
      <w:r w:rsidR="004371B3">
        <w:rPr>
          <w:rFonts w:ascii="Times New Roman" w:hAnsi="Times New Roman"/>
          <w:b/>
          <w:sz w:val="24"/>
          <w:szCs w:val="24"/>
        </w:rPr>
        <w:t>.</w:t>
      </w:r>
    </w:p>
    <w:p w14:paraId="1C21C840" w14:textId="5CE8E6F5" w:rsidR="00691907" w:rsidRDefault="00335B28" w:rsidP="00691907">
      <w:pPr>
        <w:pStyle w:val="p1"/>
        <w:rPr>
          <w:rFonts w:ascii="Times New Roman" w:hAnsi="Times New Roman"/>
          <w:b/>
          <w:sz w:val="24"/>
          <w:szCs w:val="24"/>
        </w:rPr>
      </w:pPr>
      <w:r>
        <w:rPr>
          <w:rFonts w:ascii="Times New Roman" w:hAnsi="Times New Roman"/>
          <w:b/>
          <w:sz w:val="24"/>
          <w:szCs w:val="24"/>
        </w:rPr>
        <w:t>S</w:t>
      </w:r>
      <w:r w:rsidR="00995B6F">
        <w:rPr>
          <w:rFonts w:ascii="Times New Roman" w:hAnsi="Times New Roman"/>
          <w:b/>
          <w:sz w:val="24"/>
          <w:szCs w:val="24"/>
        </w:rPr>
        <w:t>4</w:t>
      </w:r>
      <w:r>
        <w:rPr>
          <w:rFonts w:ascii="Times New Roman" w:hAnsi="Times New Roman"/>
          <w:b/>
          <w:sz w:val="24"/>
          <w:szCs w:val="24"/>
        </w:rPr>
        <w:t xml:space="preserve"> </w:t>
      </w:r>
      <w:r w:rsidR="00691907" w:rsidRPr="00246E15">
        <w:rPr>
          <w:rFonts w:ascii="Times New Roman" w:hAnsi="Times New Roman"/>
          <w:b/>
          <w:sz w:val="24"/>
          <w:szCs w:val="24"/>
        </w:rPr>
        <w:t xml:space="preserve">Table. Global studies reporting </w:t>
      </w:r>
      <w:r w:rsidR="00E7666B">
        <w:rPr>
          <w:rFonts w:ascii="Times New Roman" w:hAnsi="Times New Roman"/>
          <w:b/>
          <w:sz w:val="24"/>
          <w:szCs w:val="24"/>
        </w:rPr>
        <w:t xml:space="preserve">group B </w:t>
      </w:r>
      <w:r w:rsidR="00E7666B">
        <w:rPr>
          <w:rFonts w:ascii="Times New Roman" w:hAnsi="Times New Roman"/>
          <w:b/>
          <w:i/>
          <w:sz w:val="24"/>
          <w:szCs w:val="24"/>
        </w:rPr>
        <w:t xml:space="preserve">Streptococcus </w:t>
      </w:r>
      <w:r w:rsidR="00E7666B">
        <w:rPr>
          <w:rFonts w:ascii="Times New Roman" w:hAnsi="Times New Roman"/>
          <w:b/>
          <w:sz w:val="24"/>
          <w:szCs w:val="24"/>
        </w:rPr>
        <w:t>(</w:t>
      </w:r>
      <w:r w:rsidR="00691907" w:rsidRPr="00246E15">
        <w:rPr>
          <w:rFonts w:ascii="Times New Roman" w:hAnsi="Times New Roman"/>
          <w:b/>
          <w:sz w:val="24"/>
          <w:szCs w:val="24"/>
        </w:rPr>
        <w:t>GBS</w:t>
      </w:r>
      <w:r w:rsidR="00E7666B">
        <w:rPr>
          <w:rFonts w:ascii="Times New Roman" w:hAnsi="Times New Roman"/>
          <w:b/>
          <w:sz w:val="24"/>
          <w:szCs w:val="24"/>
        </w:rPr>
        <w:t>)</w:t>
      </w:r>
      <w:r w:rsidR="00691907" w:rsidRPr="00246E15">
        <w:rPr>
          <w:rFonts w:ascii="Times New Roman" w:hAnsi="Times New Roman"/>
          <w:b/>
          <w:sz w:val="24"/>
          <w:szCs w:val="24"/>
        </w:rPr>
        <w:t xml:space="preserve"> M</w:t>
      </w:r>
      <w:r w:rsidR="00E7666B">
        <w:rPr>
          <w:rFonts w:ascii="Times New Roman" w:hAnsi="Times New Roman"/>
          <w:b/>
          <w:sz w:val="24"/>
          <w:szCs w:val="24"/>
        </w:rPr>
        <w:t xml:space="preserve">ulti </w:t>
      </w:r>
      <w:r w:rsidR="00691907" w:rsidRPr="00246E15">
        <w:rPr>
          <w:rFonts w:ascii="Times New Roman" w:hAnsi="Times New Roman"/>
          <w:b/>
          <w:sz w:val="24"/>
          <w:szCs w:val="24"/>
        </w:rPr>
        <w:t>L</w:t>
      </w:r>
      <w:r w:rsidR="00E7666B">
        <w:rPr>
          <w:rFonts w:ascii="Times New Roman" w:hAnsi="Times New Roman"/>
          <w:b/>
          <w:sz w:val="24"/>
          <w:szCs w:val="24"/>
        </w:rPr>
        <w:t xml:space="preserve">ocus </w:t>
      </w:r>
      <w:r w:rsidR="00691907" w:rsidRPr="00246E15">
        <w:rPr>
          <w:rFonts w:ascii="Times New Roman" w:hAnsi="Times New Roman"/>
          <w:b/>
          <w:sz w:val="24"/>
          <w:szCs w:val="24"/>
        </w:rPr>
        <w:t>S</w:t>
      </w:r>
      <w:r w:rsidR="00E7666B">
        <w:rPr>
          <w:rFonts w:ascii="Times New Roman" w:hAnsi="Times New Roman"/>
          <w:b/>
          <w:sz w:val="24"/>
          <w:szCs w:val="24"/>
        </w:rPr>
        <w:t xml:space="preserve">equence </w:t>
      </w:r>
      <w:r w:rsidR="00691907" w:rsidRPr="00246E15">
        <w:rPr>
          <w:rFonts w:ascii="Times New Roman" w:hAnsi="Times New Roman"/>
          <w:b/>
          <w:sz w:val="24"/>
          <w:szCs w:val="24"/>
        </w:rPr>
        <w:t>T</w:t>
      </w:r>
      <w:r w:rsidR="00E7666B">
        <w:rPr>
          <w:rFonts w:ascii="Times New Roman" w:hAnsi="Times New Roman"/>
          <w:b/>
          <w:sz w:val="24"/>
          <w:szCs w:val="24"/>
        </w:rPr>
        <w:t>yping</w:t>
      </w:r>
      <w:r w:rsidR="00691907" w:rsidRPr="00246E15">
        <w:rPr>
          <w:rFonts w:ascii="Times New Roman" w:hAnsi="Times New Roman"/>
          <w:b/>
          <w:sz w:val="24"/>
          <w:szCs w:val="24"/>
        </w:rPr>
        <w:t xml:space="preserve"> data</w:t>
      </w:r>
      <w:r w:rsidR="00F94D77">
        <w:rPr>
          <w:rFonts w:ascii="Times New Roman" w:hAnsi="Times New Roman"/>
          <w:b/>
          <w:sz w:val="24"/>
          <w:szCs w:val="24"/>
        </w:rPr>
        <w:t xml:space="preserve">, in which </w:t>
      </w:r>
      <w:r w:rsidR="00E7666B">
        <w:rPr>
          <w:rFonts w:ascii="Times New Roman" w:hAnsi="Times New Roman"/>
          <w:b/>
          <w:sz w:val="24"/>
          <w:szCs w:val="24"/>
        </w:rPr>
        <w:t>clonal complex (</w:t>
      </w:r>
      <w:r w:rsidR="00F94D77">
        <w:rPr>
          <w:rFonts w:ascii="Times New Roman" w:hAnsi="Times New Roman"/>
          <w:b/>
          <w:sz w:val="24"/>
          <w:szCs w:val="24"/>
        </w:rPr>
        <w:t>C</w:t>
      </w:r>
      <w:r w:rsidR="00E7666B">
        <w:rPr>
          <w:rFonts w:ascii="Times New Roman" w:hAnsi="Times New Roman"/>
          <w:b/>
          <w:sz w:val="24"/>
          <w:szCs w:val="24"/>
        </w:rPr>
        <w:t xml:space="preserve">C) </w:t>
      </w:r>
      <w:r w:rsidR="00F94D77">
        <w:rPr>
          <w:rFonts w:ascii="Times New Roman" w:hAnsi="Times New Roman"/>
          <w:b/>
          <w:sz w:val="24"/>
          <w:szCs w:val="24"/>
        </w:rPr>
        <w:t xml:space="preserve">283 was not found. </w:t>
      </w:r>
      <w:r w:rsidR="00B1026A" w:rsidRPr="00911F7B">
        <w:rPr>
          <w:rFonts w:ascii="Times New Roman" w:hAnsi="Times New Roman"/>
          <w:sz w:val="20"/>
          <w:szCs w:val="20"/>
        </w:rPr>
        <w:t>The absence of CC283 in this data, of over 4,000 human and over 1,300 animal GBS, demonstrate how unusual CC283 is</w:t>
      </w:r>
      <w:r w:rsidR="00B1026A" w:rsidRPr="00C73D42">
        <w:rPr>
          <w:rFonts w:ascii="Times New Roman" w:hAnsi="Times New Roman"/>
          <w:sz w:val="20"/>
          <w:szCs w:val="20"/>
        </w:rPr>
        <w:t xml:space="preserve">. </w:t>
      </w:r>
      <w:r w:rsidR="00B1026A">
        <w:rPr>
          <w:rFonts w:ascii="Times New Roman" w:hAnsi="Times New Roman"/>
          <w:sz w:val="20"/>
          <w:szCs w:val="20"/>
        </w:rPr>
        <w:t xml:space="preserve">The data also show that </w:t>
      </w:r>
      <w:r w:rsidR="00B1026A" w:rsidRPr="00C73D42">
        <w:rPr>
          <w:rFonts w:ascii="Times New Roman" w:hAnsi="Times New Roman"/>
          <w:sz w:val="20"/>
          <w:szCs w:val="20"/>
        </w:rPr>
        <w:t>Asia is not</w:t>
      </w:r>
      <w:r w:rsidR="00B1026A">
        <w:rPr>
          <w:rFonts w:ascii="Times New Roman" w:hAnsi="Times New Roman"/>
          <w:sz w:val="20"/>
          <w:szCs w:val="20"/>
        </w:rPr>
        <w:t xml:space="preserve"> well</w:t>
      </w:r>
      <w:r w:rsidR="00B1026A" w:rsidRPr="00C73D42">
        <w:rPr>
          <w:rFonts w:ascii="Times New Roman" w:hAnsi="Times New Roman"/>
          <w:sz w:val="20"/>
          <w:szCs w:val="20"/>
        </w:rPr>
        <w:t xml:space="preserve"> represented </w:t>
      </w:r>
      <w:r w:rsidR="00B1026A">
        <w:rPr>
          <w:rFonts w:ascii="Times New Roman" w:hAnsi="Times New Roman"/>
          <w:sz w:val="20"/>
          <w:szCs w:val="20"/>
        </w:rPr>
        <w:t>in this group, with only one study found, from China</w:t>
      </w:r>
      <w:r w:rsidR="00B1026A" w:rsidRPr="00C73D42">
        <w:rPr>
          <w:rFonts w:ascii="Times New Roman" w:hAnsi="Times New Roman"/>
          <w:sz w:val="20"/>
          <w:szCs w:val="20"/>
        </w:rPr>
        <w:t>.</w:t>
      </w:r>
    </w:p>
    <w:p w14:paraId="2558FBAC" w14:textId="77777777" w:rsidR="00335B28" w:rsidRPr="00246E15" w:rsidRDefault="00335B28" w:rsidP="00691907">
      <w:pPr>
        <w:pStyle w:val="p1"/>
        <w:rPr>
          <w:rFonts w:ascii="Times New Roman" w:hAnsi="Times New Roman"/>
          <w:b/>
          <w:sz w:val="24"/>
          <w:szCs w:val="24"/>
        </w:rPr>
      </w:pPr>
    </w:p>
    <w:tbl>
      <w:tblPr>
        <w:tblStyle w:val="TableGrid"/>
        <w:tblW w:w="13745" w:type="dxa"/>
        <w:tblLayout w:type="fixed"/>
        <w:tblLook w:val="04A0" w:firstRow="1" w:lastRow="0" w:firstColumn="1" w:lastColumn="0" w:noHBand="0" w:noVBand="1"/>
      </w:tblPr>
      <w:tblGrid>
        <w:gridCol w:w="2405"/>
        <w:gridCol w:w="1701"/>
        <w:gridCol w:w="992"/>
        <w:gridCol w:w="3828"/>
        <w:gridCol w:w="4819"/>
      </w:tblGrid>
      <w:tr w:rsidR="008A0051" w:rsidRPr="00E77ED3" w14:paraId="6B73D2EE" w14:textId="77777777" w:rsidTr="00E77ED3">
        <w:trPr>
          <w:trHeight w:val="538"/>
        </w:trPr>
        <w:tc>
          <w:tcPr>
            <w:tcW w:w="2405" w:type="dxa"/>
          </w:tcPr>
          <w:p w14:paraId="570C0D2D" w14:textId="2C660364" w:rsidR="008A0051" w:rsidRPr="00E77ED3" w:rsidRDefault="008A0051" w:rsidP="00251D6F">
            <w:pPr>
              <w:spacing w:line="240" w:lineRule="auto"/>
              <w:contextualSpacing/>
              <w:rPr>
                <w:rFonts w:ascii="Times New Roman" w:hAnsi="Times New Roman"/>
                <w:b/>
                <w:color w:val="000000"/>
                <w:shd w:val="clear" w:color="auto" w:fill="FFFFFF"/>
              </w:rPr>
            </w:pPr>
            <w:r w:rsidRPr="00E77ED3">
              <w:rPr>
                <w:rFonts w:ascii="Times New Roman" w:hAnsi="Times New Roman"/>
                <w:b/>
                <w:color w:val="000000"/>
                <w:shd w:val="clear" w:color="auto" w:fill="FFFFFF"/>
              </w:rPr>
              <w:t>Continent or Country</w:t>
            </w:r>
          </w:p>
        </w:tc>
        <w:tc>
          <w:tcPr>
            <w:tcW w:w="1701" w:type="dxa"/>
          </w:tcPr>
          <w:p w14:paraId="04624D98" w14:textId="77777777" w:rsidR="008A0051" w:rsidRPr="00E77ED3" w:rsidRDefault="008A0051" w:rsidP="00251D6F">
            <w:pPr>
              <w:spacing w:line="240" w:lineRule="auto"/>
              <w:contextualSpacing/>
              <w:rPr>
                <w:rFonts w:ascii="Times New Roman" w:hAnsi="Times New Roman"/>
                <w:b/>
                <w:color w:val="000000"/>
                <w:shd w:val="clear" w:color="auto" w:fill="FFFFFF"/>
              </w:rPr>
            </w:pPr>
            <w:r w:rsidRPr="00E77ED3">
              <w:rPr>
                <w:rFonts w:ascii="Times New Roman" w:hAnsi="Times New Roman"/>
                <w:b/>
                <w:color w:val="000000"/>
                <w:shd w:val="clear" w:color="auto" w:fill="FFFFFF"/>
              </w:rPr>
              <w:t>Years</w:t>
            </w:r>
          </w:p>
        </w:tc>
        <w:tc>
          <w:tcPr>
            <w:tcW w:w="992" w:type="dxa"/>
          </w:tcPr>
          <w:p w14:paraId="4A477651" w14:textId="77777777" w:rsidR="008A0051" w:rsidRPr="00E77ED3" w:rsidRDefault="008A0051" w:rsidP="00251D6F">
            <w:pPr>
              <w:spacing w:line="240" w:lineRule="auto"/>
              <w:contextualSpacing/>
              <w:rPr>
                <w:rFonts w:ascii="Times New Roman" w:hAnsi="Times New Roman"/>
                <w:b/>
                <w:color w:val="000000"/>
                <w:shd w:val="clear" w:color="auto" w:fill="FFFFFF"/>
              </w:rPr>
            </w:pPr>
            <w:r w:rsidRPr="00E77ED3">
              <w:rPr>
                <w:rFonts w:ascii="Times New Roman" w:hAnsi="Times New Roman"/>
                <w:b/>
                <w:color w:val="000000"/>
                <w:shd w:val="clear" w:color="auto" w:fill="FFFFFF"/>
              </w:rPr>
              <w:t>No. GBS</w:t>
            </w:r>
          </w:p>
        </w:tc>
        <w:tc>
          <w:tcPr>
            <w:tcW w:w="3828" w:type="dxa"/>
          </w:tcPr>
          <w:p w14:paraId="3292E0D0" w14:textId="77777777" w:rsidR="008A0051" w:rsidRPr="00E77ED3" w:rsidRDefault="008A0051" w:rsidP="00251D6F">
            <w:pPr>
              <w:spacing w:line="240" w:lineRule="auto"/>
              <w:contextualSpacing/>
              <w:rPr>
                <w:rFonts w:ascii="Times New Roman" w:hAnsi="Times New Roman"/>
                <w:b/>
                <w:color w:val="000000"/>
                <w:shd w:val="clear" w:color="auto" w:fill="FFFFFF"/>
              </w:rPr>
            </w:pPr>
            <w:r w:rsidRPr="00E77ED3">
              <w:rPr>
                <w:rFonts w:ascii="Times New Roman" w:hAnsi="Times New Roman"/>
                <w:b/>
                <w:color w:val="000000"/>
                <w:shd w:val="clear" w:color="auto" w:fill="FFFFFF"/>
              </w:rPr>
              <w:t>Host</w:t>
            </w:r>
          </w:p>
        </w:tc>
        <w:tc>
          <w:tcPr>
            <w:tcW w:w="4819" w:type="dxa"/>
          </w:tcPr>
          <w:p w14:paraId="47C747CE" w14:textId="77777777" w:rsidR="008A0051" w:rsidRPr="00E77ED3" w:rsidRDefault="008A0051" w:rsidP="00251D6F">
            <w:pPr>
              <w:spacing w:line="240" w:lineRule="auto"/>
              <w:contextualSpacing/>
              <w:rPr>
                <w:rFonts w:ascii="Times New Roman" w:hAnsi="Times New Roman"/>
                <w:b/>
                <w:color w:val="000000"/>
                <w:shd w:val="clear" w:color="auto" w:fill="FFFFFF"/>
              </w:rPr>
            </w:pPr>
            <w:r w:rsidRPr="00E77ED3">
              <w:rPr>
                <w:rFonts w:ascii="Times New Roman" w:hAnsi="Times New Roman"/>
                <w:b/>
                <w:color w:val="000000"/>
                <w:shd w:val="clear" w:color="auto" w:fill="FFFFFF"/>
              </w:rPr>
              <w:t>Disease or Colonization</w:t>
            </w:r>
          </w:p>
        </w:tc>
      </w:tr>
      <w:tr w:rsidR="008A0051" w:rsidRPr="00E77ED3" w14:paraId="6AA482D4" w14:textId="77777777" w:rsidTr="00E77ED3">
        <w:trPr>
          <w:trHeight w:val="681"/>
        </w:trPr>
        <w:tc>
          <w:tcPr>
            <w:tcW w:w="2405" w:type="dxa"/>
          </w:tcPr>
          <w:p w14:paraId="556FEE85" w14:textId="7CDCD305" w:rsidR="008A0051" w:rsidRPr="00E77ED3" w:rsidRDefault="008A0051" w:rsidP="00251D6F">
            <w:pPr>
              <w:spacing w:line="240" w:lineRule="auto"/>
              <w:contextualSpacing/>
              <w:rPr>
                <w:rFonts w:ascii="Times New Roman" w:hAnsi="Times New Roman"/>
                <w:bCs/>
                <w:color w:val="000000"/>
              </w:rPr>
            </w:pPr>
            <w:r w:rsidRPr="00E77ED3">
              <w:rPr>
                <w:rFonts w:ascii="Times New Roman" w:hAnsi="Times New Roman"/>
                <w:bCs/>
                <w:color w:val="000000"/>
              </w:rPr>
              <w:t xml:space="preserve">Africa </w:t>
            </w:r>
            <w:r w:rsidRPr="00C01F27">
              <w:rPr>
                <w:rFonts w:ascii="Times New Roman" w:hAnsi="Times New Roman"/>
                <w:bCs/>
                <w:color w:val="000000"/>
              </w:rPr>
              <w:fldChar w:fldCharType="begin"/>
            </w:r>
            <w:r w:rsidRPr="00E77ED3">
              <w:rPr>
                <w:rFonts w:ascii="Times New Roman" w:hAnsi="Times New Roman"/>
                <w:bCs/>
                <w:color w:val="000000"/>
              </w:rPr>
              <w:instrText xml:space="preserve"> ADDIN EN.CITE &lt;EndNote&gt;&lt;Cite&gt;&lt;Author&gt;Brochet&lt;/Author&gt;&lt;Year&gt;2009&lt;/Year&gt;&lt;RecNum&gt;24&lt;/RecNum&gt;&lt;DisplayText&gt;[1]&lt;/DisplayText&gt;&lt;record&gt;&lt;rec-number&gt;24&lt;/rec-number&gt;&lt;foreign-keys&gt;&lt;key app="EN" db-id="2x220rw9rpwpd1ev5vnpvrt3eva0sw9veddr" timestamp="1539101738" guid="677105f7-857f-4800-9a89-9a62946d135e"&gt;24&lt;/key&gt;&lt;key app="ENWeb" db-id=""&gt;0&lt;/key&gt;&lt;/foreign-keys&gt;&lt;ref-type name="Journal Article"&gt;17&lt;/ref-type&gt;&lt;contributors&gt;&lt;authors&gt;&lt;author&gt;Brochet, M.&lt;/author&gt;&lt;author&gt;Couve, E.&lt;/author&gt;&lt;author&gt;Bercion, R.&lt;/author&gt;&lt;author&gt;Sire, J. M.&lt;/author&gt;&lt;author&gt;Glaser, P.&lt;/author&gt;&lt;/authors&gt;&lt;/contributors&gt;&lt;auth-address&gt;Institut Pasteur, Unite de Genetique des Genomes Bacteriens, CNRS URA 2171, 28 Rue du Dr Roux, 75724 Paris Cedex 15, France.&lt;/auth-address&gt;&lt;titles&gt;&lt;title&gt;Population structure of human isolates of Streptococcus agalactiae from Dakar and Bangui&lt;/title&gt;&lt;secondary-title&gt;J Clin Microbiol&lt;/secondary-title&gt;&lt;/titles&gt;&lt;periodical&gt;&lt;full-title&gt;J Clin Microbiol&lt;/full-title&gt;&lt;/periodical&gt;&lt;pages&gt;800-3&lt;/pages&gt;&lt;volume&gt;47&lt;/volume&gt;&lt;number&gt;3&lt;/number&gt;&lt;edition&gt;2008/12/26&lt;/edition&gt;&lt;keywords&gt;&lt;keyword&gt;Bacterial Typing Techniques&lt;/keyword&gt;&lt;keyword&gt;Cluster Analysis&lt;/keyword&gt;&lt;keyword&gt;DNA Fingerprinting&lt;/keyword&gt;&lt;keyword&gt;DNA, Bacterial/genetics&lt;/keyword&gt;&lt;keyword&gt;Female&lt;/keyword&gt;&lt;keyword&gt;Genotype&lt;/keyword&gt;&lt;keyword&gt;Humans&lt;/keyword&gt;&lt;keyword&gt;Molecular Epidemiology&lt;/keyword&gt;&lt;keyword&gt;Senegal&lt;/keyword&gt;&lt;keyword&gt;Sequence Analysis, DNA&lt;/keyword&gt;&lt;keyword&gt;Sequence Homology&lt;/keyword&gt;&lt;keyword&gt;Serotyping&lt;/keyword&gt;&lt;keyword&gt;Streptococcal Infections/*microbiology&lt;/keyword&gt;&lt;keyword&gt;Streptococcus agalactiae/*classification/genetics/*isolation &amp;amp; purification&lt;/keyword&gt;&lt;/keywords&gt;&lt;dates&gt;&lt;year&gt;2009&lt;/year&gt;&lt;pub-dates&gt;&lt;date&gt;Mar&lt;/date&gt;&lt;/pub-dates&gt;&lt;/dates&gt;&lt;isbn&gt;1098-660X (Electronic)&amp;#xD;0095-1137 (Linking)&lt;/isbn&gt;&lt;accession-num&gt;19109468&lt;/accession-num&gt;&lt;urls&gt;&lt;related-urls&gt;&lt;url&gt;https://www.ncbi.nlm.nih.gov/pubmed/19109468&lt;/url&gt;&lt;/related-urls&gt;&lt;/urls&gt;&lt;custom2&gt;PMC2650903&lt;/custom2&gt;&lt;electronic-resource-num&gt;10.1128/JCM.01103-08&lt;/electronic-resource-num&gt;&lt;/record&gt;&lt;/Cite&gt;&lt;/EndNote&gt;</w:instrText>
            </w:r>
            <w:r w:rsidRPr="00C01F27">
              <w:rPr>
                <w:rFonts w:ascii="Times New Roman" w:hAnsi="Times New Roman"/>
                <w:bCs/>
                <w:color w:val="000000"/>
              </w:rPr>
              <w:fldChar w:fldCharType="separate"/>
            </w:r>
            <w:r w:rsidRPr="00E77ED3">
              <w:rPr>
                <w:rFonts w:ascii="Times New Roman" w:hAnsi="Times New Roman"/>
                <w:bCs/>
                <w:noProof/>
                <w:color w:val="000000"/>
              </w:rPr>
              <w:t>[1]</w:t>
            </w:r>
            <w:r w:rsidRPr="00C01F27">
              <w:rPr>
                <w:rFonts w:ascii="Times New Roman" w:hAnsi="Times New Roman"/>
                <w:bCs/>
                <w:color w:val="000000"/>
              </w:rPr>
              <w:fldChar w:fldCharType="end"/>
            </w:r>
          </w:p>
        </w:tc>
        <w:tc>
          <w:tcPr>
            <w:tcW w:w="1701" w:type="dxa"/>
          </w:tcPr>
          <w:p w14:paraId="421E3A1C" w14:textId="77777777" w:rsidR="008A0051" w:rsidRPr="00E77ED3" w:rsidRDefault="008A0051" w:rsidP="00251D6F">
            <w:pPr>
              <w:spacing w:line="240" w:lineRule="auto"/>
              <w:contextualSpacing/>
              <w:rPr>
                <w:rFonts w:ascii="Times New Roman" w:hAnsi="Times New Roman"/>
                <w:color w:val="000000"/>
              </w:rPr>
            </w:pPr>
            <w:r w:rsidRPr="00E77ED3">
              <w:rPr>
                <w:rFonts w:ascii="Times New Roman" w:hAnsi="Times New Roman"/>
                <w:color w:val="000000"/>
              </w:rPr>
              <w:t>2005-2006</w:t>
            </w:r>
          </w:p>
        </w:tc>
        <w:tc>
          <w:tcPr>
            <w:tcW w:w="992" w:type="dxa"/>
          </w:tcPr>
          <w:p w14:paraId="1CA81D30" w14:textId="77777777" w:rsidR="008A0051" w:rsidRPr="00E77ED3" w:rsidRDefault="008A0051" w:rsidP="00251D6F">
            <w:pPr>
              <w:spacing w:line="240" w:lineRule="auto"/>
              <w:contextualSpacing/>
              <w:rPr>
                <w:rFonts w:ascii="Times New Roman" w:hAnsi="Times New Roman"/>
                <w:color w:val="000000"/>
                <w:shd w:val="clear" w:color="auto" w:fill="FFFFFF"/>
              </w:rPr>
            </w:pPr>
            <w:r w:rsidRPr="00E77ED3">
              <w:rPr>
                <w:rFonts w:ascii="Times New Roman" w:hAnsi="Times New Roman"/>
                <w:color w:val="000000"/>
                <w:shd w:val="clear" w:color="auto" w:fill="FFFFFF"/>
              </w:rPr>
              <w:t>163</w:t>
            </w:r>
          </w:p>
        </w:tc>
        <w:tc>
          <w:tcPr>
            <w:tcW w:w="3828" w:type="dxa"/>
          </w:tcPr>
          <w:p w14:paraId="78748C2E" w14:textId="77777777" w:rsidR="008A0051" w:rsidRPr="00E77ED3" w:rsidRDefault="008A0051" w:rsidP="00251D6F">
            <w:pPr>
              <w:spacing w:line="240" w:lineRule="auto"/>
              <w:contextualSpacing/>
              <w:rPr>
                <w:rFonts w:ascii="Times New Roman" w:hAnsi="Times New Roman"/>
                <w:color w:val="000000"/>
                <w:shd w:val="clear" w:color="auto" w:fill="FFFFFF"/>
              </w:rPr>
            </w:pPr>
            <w:r w:rsidRPr="00E77ED3">
              <w:rPr>
                <w:rFonts w:ascii="Times New Roman" w:hAnsi="Times New Roman"/>
                <w:color w:val="000000"/>
                <w:shd w:val="clear" w:color="auto" w:fill="FFFFFF"/>
              </w:rPr>
              <w:t>Human maternal</w:t>
            </w:r>
          </w:p>
        </w:tc>
        <w:tc>
          <w:tcPr>
            <w:tcW w:w="4819" w:type="dxa"/>
          </w:tcPr>
          <w:p w14:paraId="2A32C76F" w14:textId="77777777" w:rsidR="008A0051" w:rsidRPr="00E77ED3" w:rsidRDefault="008A0051" w:rsidP="00251D6F">
            <w:pPr>
              <w:spacing w:line="240" w:lineRule="auto"/>
              <w:contextualSpacing/>
              <w:rPr>
                <w:rFonts w:ascii="Times New Roman" w:hAnsi="Times New Roman"/>
                <w:color w:val="000000"/>
                <w:shd w:val="clear" w:color="auto" w:fill="FFFFFF"/>
              </w:rPr>
            </w:pPr>
            <w:r w:rsidRPr="00E77ED3">
              <w:rPr>
                <w:rFonts w:ascii="Times New Roman" w:hAnsi="Times New Roman"/>
                <w:color w:val="000000"/>
                <w:shd w:val="clear" w:color="auto" w:fill="FFFFFF"/>
              </w:rPr>
              <w:t>Colonisation</w:t>
            </w:r>
          </w:p>
        </w:tc>
      </w:tr>
      <w:tr w:rsidR="008A0051" w:rsidRPr="00E77ED3" w14:paraId="59D27AE2" w14:textId="77777777" w:rsidTr="00E77ED3">
        <w:trPr>
          <w:trHeight w:val="681"/>
        </w:trPr>
        <w:tc>
          <w:tcPr>
            <w:tcW w:w="2405" w:type="dxa"/>
          </w:tcPr>
          <w:p w14:paraId="443BE5BE" w14:textId="7AB51727" w:rsidR="008A0051" w:rsidRPr="00E77ED3" w:rsidRDefault="008A0051" w:rsidP="00251D6F">
            <w:pPr>
              <w:spacing w:line="240" w:lineRule="auto"/>
              <w:contextualSpacing/>
              <w:rPr>
                <w:rFonts w:ascii="Times New Roman" w:hAnsi="Times New Roman"/>
                <w:bCs/>
                <w:color w:val="000000"/>
              </w:rPr>
            </w:pPr>
            <w:r w:rsidRPr="00E77ED3">
              <w:rPr>
                <w:rFonts w:ascii="Times New Roman" w:hAnsi="Times New Roman"/>
                <w:bCs/>
                <w:color w:val="000000"/>
              </w:rPr>
              <w:t xml:space="preserve">Africa </w:t>
            </w:r>
            <w:r w:rsidRPr="00C01F27">
              <w:rPr>
                <w:rFonts w:ascii="Times New Roman" w:hAnsi="Times New Roman"/>
                <w:bCs/>
                <w:color w:val="000000"/>
              </w:rPr>
              <w:fldChar w:fldCharType="begin">
                <w:fldData xml:space="preserve">PEVuZE5vdGU+PENpdGU+PEF1dGhvcj5IdWJlcjwvQXV0aG9yPjxZZWFyPjIwMTE8L1llYXI+PFJl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</w:fldData>
              </w:fldChar>
            </w:r>
            <w:r w:rsidRPr="00E77ED3">
              <w:rPr>
                <w:rFonts w:ascii="Times New Roman" w:hAnsi="Times New Roman"/>
                <w:bCs/>
                <w:color w:val="000000"/>
              </w:rPr>
              <w:instrText xml:space="preserve"> ADDIN EN.CITE </w:instrText>
            </w:r>
            <w:r w:rsidRPr="00C01F27">
              <w:rPr>
                <w:rFonts w:ascii="Times New Roman" w:hAnsi="Times New Roman"/>
                <w:bCs/>
                <w:color w:val="000000"/>
              </w:rPr>
              <w:fldChar w:fldCharType="begin">
                <w:fldData xml:space="preserve">PEVuZE5vdGU+PENpdGU+PEF1dGhvcj5IdWJlcjwvQXV0aG9yPjxZZWFyPjIwMTE8L1llYXI+PFJl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</w:fldData>
              </w:fldChar>
            </w:r>
            <w:r w:rsidRPr="00E77ED3">
              <w:rPr>
                <w:rFonts w:ascii="Times New Roman" w:hAnsi="Times New Roman"/>
                <w:bCs/>
                <w:color w:val="000000"/>
              </w:rPr>
              <w:instrText xml:space="preserve"> ADDIN EN.CITE.DATA </w:instrText>
            </w:r>
            <w:r w:rsidRPr="00C01F27">
              <w:rPr>
                <w:rFonts w:ascii="Times New Roman" w:hAnsi="Times New Roman"/>
                <w:bCs/>
                <w:color w:val="000000"/>
              </w:rPr>
            </w:r>
            <w:r w:rsidRPr="00C01F27">
              <w:rPr>
                <w:rFonts w:ascii="Times New Roman" w:hAnsi="Times New Roman"/>
                <w:bCs/>
                <w:color w:val="000000"/>
              </w:rPr>
              <w:fldChar w:fldCharType="end"/>
            </w:r>
            <w:r w:rsidRPr="00C01F27">
              <w:rPr>
                <w:rFonts w:ascii="Times New Roman" w:hAnsi="Times New Roman"/>
                <w:bCs/>
                <w:color w:val="000000"/>
              </w:rPr>
            </w:r>
            <w:r w:rsidRPr="00C01F27">
              <w:rPr>
                <w:rFonts w:ascii="Times New Roman" w:hAnsi="Times New Roman"/>
                <w:bCs/>
                <w:color w:val="000000"/>
              </w:rPr>
              <w:fldChar w:fldCharType="separate"/>
            </w:r>
            <w:r w:rsidRPr="00E77ED3">
              <w:rPr>
                <w:rFonts w:ascii="Times New Roman" w:hAnsi="Times New Roman"/>
                <w:bCs/>
                <w:noProof/>
                <w:color w:val="000000"/>
              </w:rPr>
              <w:t>[2]</w:t>
            </w:r>
            <w:r w:rsidRPr="00C01F27">
              <w:rPr>
                <w:rFonts w:ascii="Times New Roman" w:hAnsi="Times New Roman"/>
                <w:bCs/>
                <w:color w:val="000000"/>
              </w:rPr>
              <w:fldChar w:fldCharType="end"/>
            </w:r>
          </w:p>
        </w:tc>
        <w:tc>
          <w:tcPr>
            <w:tcW w:w="1701" w:type="dxa"/>
          </w:tcPr>
          <w:p w14:paraId="48E984FC" w14:textId="77777777" w:rsidR="008A0051" w:rsidRPr="00E77ED3" w:rsidRDefault="008A0051" w:rsidP="00251D6F">
            <w:pPr>
              <w:spacing w:line="240" w:lineRule="auto"/>
              <w:contextualSpacing/>
              <w:rPr>
                <w:rFonts w:ascii="Times New Roman" w:hAnsi="Times New Roman"/>
                <w:color w:val="000000"/>
              </w:rPr>
            </w:pPr>
            <w:r w:rsidRPr="00E77ED3">
              <w:rPr>
                <w:rFonts w:ascii="Times New Roman" w:hAnsi="Times New Roman"/>
                <w:color w:val="000000"/>
              </w:rPr>
              <w:t>2007-2010</w:t>
            </w:r>
          </w:p>
        </w:tc>
        <w:tc>
          <w:tcPr>
            <w:tcW w:w="992" w:type="dxa"/>
          </w:tcPr>
          <w:p w14:paraId="419FA504" w14:textId="77777777" w:rsidR="008A0051" w:rsidRPr="00E77ED3" w:rsidRDefault="008A0051" w:rsidP="00251D6F">
            <w:pPr>
              <w:tabs>
                <w:tab w:val="left" w:pos="499"/>
              </w:tabs>
              <w:spacing w:line="240" w:lineRule="auto"/>
              <w:contextualSpacing/>
              <w:rPr>
                <w:rFonts w:ascii="Times New Roman" w:hAnsi="Times New Roman"/>
              </w:rPr>
            </w:pPr>
            <w:r w:rsidRPr="00E77ED3">
              <w:rPr>
                <w:rFonts w:ascii="Times New Roman" w:hAnsi="Times New Roman"/>
                <w:color w:val="000000"/>
                <w:shd w:val="clear" w:color="auto" w:fill="FFFFFF"/>
              </w:rPr>
              <w:t>169</w:t>
            </w:r>
          </w:p>
        </w:tc>
        <w:tc>
          <w:tcPr>
            <w:tcW w:w="3828" w:type="dxa"/>
          </w:tcPr>
          <w:p w14:paraId="248A72C1" w14:textId="77777777" w:rsidR="008A0051" w:rsidRPr="00E77ED3" w:rsidRDefault="008A0051" w:rsidP="00251D6F">
            <w:pPr>
              <w:spacing w:line="240" w:lineRule="auto"/>
              <w:contextualSpacing/>
              <w:rPr>
                <w:rFonts w:ascii="Times New Roman" w:hAnsi="Times New Roman"/>
                <w:color w:val="000000"/>
                <w:shd w:val="clear" w:color="auto" w:fill="FFFFFF"/>
              </w:rPr>
            </w:pPr>
            <w:r w:rsidRPr="00E77ED3">
              <w:rPr>
                <w:rFonts w:ascii="Times New Roman" w:hAnsi="Times New Roman"/>
                <w:color w:val="000000"/>
                <w:shd w:val="clear" w:color="auto" w:fill="FFFFFF"/>
              </w:rPr>
              <w:t>Human adult</w:t>
            </w:r>
          </w:p>
        </w:tc>
        <w:tc>
          <w:tcPr>
            <w:tcW w:w="4819" w:type="dxa"/>
          </w:tcPr>
          <w:p w14:paraId="6E6129F5" w14:textId="77777777" w:rsidR="008A0051" w:rsidRPr="00E77ED3" w:rsidRDefault="008A0051" w:rsidP="00251D6F">
            <w:pPr>
              <w:spacing w:line="240" w:lineRule="auto"/>
              <w:contextualSpacing/>
              <w:rPr>
                <w:rFonts w:ascii="Times New Roman" w:hAnsi="Times New Roman"/>
                <w:color w:val="000000"/>
                <w:shd w:val="clear" w:color="auto" w:fill="FFFFFF"/>
              </w:rPr>
            </w:pPr>
            <w:r w:rsidRPr="00E77ED3">
              <w:rPr>
                <w:rFonts w:ascii="Times New Roman" w:hAnsi="Times New Roman"/>
                <w:color w:val="000000"/>
                <w:shd w:val="clear" w:color="auto" w:fill="FFFFFF"/>
              </w:rPr>
              <w:t>95 vaginal colonisation</w:t>
            </w:r>
          </w:p>
          <w:p w14:paraId="20937FA9" w14:textId="77777777" w:rsidR="008A0051" w:rsidRPr="00E77ED3" w:rsidRDefault="008A0051" w:rsidP="00251D6F">
            <w:pPr>
              <w:spacing w:line="240" w:lineRule="auto"/>
              <w:contextualSpacing/>
              <w:rPr>
                <w:rFonts w:ascii="Times New Roman" w:hAnsi="Times New Roman"/>
                <w:color w:val="000000"/>
                <w:shd w:val="clear" w:color="auto" w:fill="FFFFFF"/>
              </w:rPr>
            </w:pPr>
            <w:r w:rsidRPr="00E77ED3">
              <w:rPr>
                <w:rFonts w:ascii="Times New Roman" w:hAnsi="Times New Roman"/>
                <w:color w:val="000000"/>
                <w:shd w:val="clear" w:color="auto" w:fill="FFFFFF"/>
              </w:rPr>
              <w:t>74 invasive</w:t>
            </w:r>
          </w:p>
        </w:tc>
      </w:tr>
      <w:tr w:rsidR="00D60FC2" w:rsidRPr="00E77ED3" w14:paraId="6F8B3CE9" w14:textId="77777777" w:rsidTr="00E77ED3">
        <w:trPr>
          <w:trHeight w:val="681"/>
        </w:trPr>
        <w:tc>
          <w:tcPr>
            <w:tcW w:w="2405" w:type="dxa"/>
          </w:tcPr>
          <w:p w14:paraId="3A33AE43" w14:textId="77E1B957" w:rsidR="00D60FC2" w:rsidRPr="00E77ED3" w:rsidRDefault="00D60FC2" w:rsidP="00251D6F">
            <w:pPr>
              <w:spacing w:line="240" w:lineRule="auto"/>
              <w:contextualSpacing/>
              <w:rPr>
                <w:rFonts w:ascii="Times New Roman" w:hAnsi="Times New Roman"/>
                <w:bCs/>
                <w:color w:val="000000"/>
              </w:rPr>
            </w:pPr>
            <w:r>
              <w:rPr>
                <w:rFonts w:ascii="Times New Roman" w:hAnsi="Times New Roman"/>
                <w:bCs/>
                <w:color w:val="000000"/>
              </w:rPr>
              <w:t xml:space="preserve">Australia </w:t>
            </w:r>
            <w:r w:rsidR="009D3C8B">
              <w:rPr>
                <w:rFonts w:ascii="Times New Roman" w:hAnsi="Times New Roman"/>
                <w:bCs/>
                <w:color w:val="000000"/>
              </w:rPr>
              <w:fldChar w:fldCharType="begin">
                <w:fldData xml:space="preserve">PEVuZE5vdGU+PENpdGU+PEF1dGhvcj5LYXdhc2FraTwvQXV0aG9yPjxZZWFyPjIwMTg8L1llYXI+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=
</w:fldData>
              </w:fldChar>
            </w:r>
            <w:r w:rsidR="009D3C8B">
              <w:rPr>
                <w:rFonts w:ascii="Times New Roman" w:hAnsi="Times New Roman"/>
                <w:bCs/>
                <w:color w:val="000000"/>
              </w:rPr>
              <w:instrText xml:space="preserve"> ADDIN EN.CITE </w:instrText>
            </w:r>
            <w:r w:rsidR="009D3C8B">
              <w:rPr>
                <w:rFonts w:ascii="Times New Roman" w:hAnsi="Times New Roman"/>
                <w:bCs/>
                <w:color w:val="000000"/>
              </w:rPr>
              <w:fldChar w:fldCharType="begin">
                <w:fldData xml:space="preserve">PEVuZE5vdGU+PENpdGU+PEF1dGhvcj5LYXdhc2FraTwvQXV0aG9yPjxZZWFyPjIwMTg8L1llYXI+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=
</w:fldData>
              </w:fldChar>
            </w:r>
            <w:r w:rsidR="009D3C8B">
              <w:rPr>
                <w:rFonts w:ascii="Times New Roman" w:hAnsi="Times New Roman"/>
                <w:bCs/>
                <w:color w:val="000000"/>
              </w:rPr>
              <w:instrText xml:space="preserve"> ADDIN EN.CITE.DATA </w:instrText>
            </w:r>
            <w:r w:rsidR="009D3C8B">
              <w:rPr>
                <w:rFonts w:ascii="Times New Roman" w:hAnsi="Times New Roman"/>
                <w:bCs/>
                <w:color w:val="000000"/>
              </w:rPr>
            </w:r>
            <w:r w:rsidR="009D3C8B">
              <w:rPr>
                <w:rFonts w:ascii="Times New Roman" w:hAnsi="Times New Roman"/>
                <w:bCs/>
                <w:color w:val="000000"/>
              </w:rPr>
              <w:fldChar w:fldCharType="end"/>
            </w:r>
            <w:r w:rsidR="009D3C8B">
              <w:rPr>
                <w:rFonts w:ascii="Times New Roman" w:hAnsi="Times New Roman"/>
                <w:bCs/>
                <w:color w:val="000000"/>
              </w:rPr>
            </w:r>
            <w:r w:rsidR="009D3C8B">
              <w:rPr>
                <w:rFonts w:ascii="Times New Roman" w:hAnsi="Times New Roman"/>
                <w:bCs/>
                <w:color w:val="000000"/>
              </w:rPr>
              <w:fldChar w:fldCharType="separate"/>
            </w:r>
            <w:r w:rsidR="009D3C8B">
              <w:rPr>
                <w:rFonts w:ascii="Times New Roman" w:hAnsi="Times New Roman"/>
                <w:bCs/>
                <w:noProof/>
                <w:color w:val="000000"/>
              </w:rPr>
              <w:t>[3]</w:t>
            </w:r>
            <w:r w:rsidR="009D3C8B">
              <w:rPr>
                <w:rFonts w:ascii="Times New Roman" w:hAnsi="Times New Roman"/>
                <w:bCs/>
                <w:color w:val="000000"/>
              </w:rPr>
              <w:fldChar w:fldCharType="end"/>
            </w:r>
          </w:p>
        </w:tc>
        <w:tc>
          <w:tcPr>
            <w:tcW w:w="1701" w:type="dxa"/>
          </w:tcPr>
          <w:p w14:paraId="6BB11E99" w14:textId="1B51968C" w:rsidR="00D60FC2" w:rsidRPr="00E77ED3" w:rsidRDefault="00D60FC2" w:rsidP="00251D6F">
            <w:pPr>
              <w:spacing w:line="240" w:lineRule="auto"/>
              <w:contextualSpacing/>
              <w:rPr>
                <w:rFonts w:ascii="Times New Roman" w:hAnsi="Times New Roman"/>
                <w:color w:val="000000"/>
              </w:rPr>
            </w:pPr>
            <w:r>
              <w:rPr>
                <w:rFonts w:ascii="Times New Roman" w:hAnsi="Times New Roman"/>
                <w:color w:val="000000"/>
              </w:rPr>
              <w:t>2008-2011</w:t>
            </w:r>
          </w:p>
        </w:tc>
        <w:tc>
          <w:tcPr>
            <w:tcW w:w="992" w:type="dxa"/>
          </w:tcPr>
          <w:p w14:paraId="04EFC0C2" w14:textId="7E8F4079" w:rsidR="00D60FC2" w:rsidRPr="00E77ED3" w:rsidRDefault="00D60FC2" w:rsidP="00251D6F">
            <w:pPr>
              <w:tabs>
                <w:tab w:val="left" w:pos="499"/>
              </w:tabs>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40</w:t>
            </w:r>
          </w:p>
        </w:tc>
        <w:tc>
          <w:tcPr>
            <w:tcW w:w="3828" w:type="dxa"/>
          </w:tcPr>
          <w:p w14:paraId="7CC2789D" w14:textId="381167D1" w:rsidR="00D60FC2" w:rsidRPr="00E77ED3"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Fish (several wild species)</w:t>
            </w:r>
          </w:p>
        </w:tc>
        <w:tc>
          <w:tcPr>
            <w:tcW w:w="4819" w:type="dxa"/>
          </w:tcPr>
          <w:p w14:paraId="4B9A0A55" w14:textId="0A6D751B" w:rsidR="00D60FC2" w:rsidRPr="00E77ED3"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Disease</w:t>
            </w:r>
          </w:p>
        </w:tc>
      </w:tr>
      <w:tr w:rsidR="00D60FC2" w:rsidRPr="00E77ED3" w14:paraId="691E84B7" w14:textId="77777777" w:rsidTr="00E77ED3">
        <w:trPr>
          <w:trHeight w:val="681"/>
        </w:trPr>
        <w:tc>
          <w:tcPr>
            <w:tcW w:w="2405" w:type="dxa"/>
          </w:tcPr>
          <w:p w14:paraId="0F24721A" w14:textId="46D87E46" w:rsidR="00D60FC2" w:rsidRDefault="00D60FC2" w:rsidP="00251D6F">
            <w:pPr>
              <w:spacing w:line="240" w:lineRule="auto"/>
              <w:contextualSpacing/>
              <w:rPr>
                <w:rFonts w:ascii="Times New Roman" w:hAnsi="Times New Roman"/>
                <w:bCs/>
                <w:color w:val="000000"/>
              </w:rPr>
            </w:pPr>
            <w:r>
              <w:rPr>
                <w:rFonts w:ascii="Times New Roman" w:hAnsi="Times New Roman"/>
                <w:bCs/>
                <w:color w:val="000000"/>
              </w:rPr>
              <w:t>Australia (a)</w:t>
            </w:r>
          </w:p>
        </w:tc>
        <w:tc>
          <w:tcPr>
            <w:tcW w:w="1701" w:type="dxa"/>
          </w:tcPr>
          <w:p w14:paraId="043A0027" w14:textId="5BB4CCDE" w:rsidR="00D60FC2" w:rsidRPr="00E77ED3" w:rsidRDefault="00466141" w:rsidP="00251D6F">
            <w:pPr>
              <w:spacing w:line="240" w:lineRule="auto"/>
              <w:contextualSpacing/>
              <w:rPr>
                <w:rFonts w:ascii="Times New Roman" w:hAnsi="Times New Roman"/>
                <w:color w:val="000000"/>
              </w:rPr>
            </w:pPr>
            <w:r>
              <w:rPr>
                <w:rFonts w:ascii="Times New Roman" w:hAnsi="Times New Roman"/>
                <w:color w:val="000000"/>
              </w:rPr>
              <w:t>2015</w:t>
            </w:r>
          </w:p>
        </w:tc>
        <w:tc>
          <w:tcPr>
            <w:tcW w:w="992" w:type="dxa"/>
          </w:tcPr>
          <w:p w14:paraId="40248E31" w14:textId="1995A465" w:rsidR="00D60FC2" w:rsidRPr="00E77ED3" w:rsidRDefault="00466141" w:rsidP="00251D6F">
            <w:pPr>
              <w:tabs>
                <w:tab w:val="left" w:pos="499"/>
              </w:tabs>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2</w:t>
            </w:r>
          </w:p>
        </w:tc>
        <w:tc>
          <w:tcPr>
            <w:tcW w:w="3828" w:type="dxa"/>
          </w:tcPr>
          <w:p w14:paraId="556FC637" w14:textId="39827698"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3C1412B5" w14:textId="47A1A64D" w:rsidR="00D60FC2" w:rsidRPr="00E77ED3"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r w:rsidR="00466141">
              <w:rPr>
                <w:rFonts w:ascii="Times New Roman" w:hAnsi="Times New Roman"/>
                <w:color w:val="000000"/>
                <w:shd w:val="clear" w:color="auto" w:fill="FFFFFF"/>
              </w:rPr>
              <w:t xml:space="preserve"> (3 farms)</w:t>
            </w:r>
          </w:p>
        </w:tc>
      </w:tr>
      <w:tr w:rsidR="008A0051" w:rsidRPr="00E77ED3" w14:paraId="2A1B370F" w14:textId="77777777" w:rsidTr="008A0051">
        <w:trPr>
          <w:trHeight w:val="681"/>
        </w:trPr>
        <w:tc>
          <w:tcPr>
            <w:tcW w:w="2405" w:type="dxa"/>
          </w:tcPr>
          <w:p w14:paraId="04AD1A62" w14:textId="41EE9726" w:rsidR="008A0051" w:rsidRDefault="008A0051" w:rsidP="00251D6F">
            <w:pPr>
              <w:spacing w:line="240" w:lineRule="auto"/>
              <w:contextualSpacing/>
              <w:rPr>
                <w:rFonts w:ascii="Times New Roman" w:hAnsi="Times New Roman"/>
                <w:bCs/>
                <w:color w:val="000000"/>
              </w:rPr>
            </w:pPr>
            <w:r>
              <w:rPr>
                <w:rFonts w:ascii="Times New Roman" w:hAnsi="Times New Roman"/>
                <w:bCs/>
                <w:color w:val="000000"/>
              </w:rPr>
              <w:t xml:space="preserve">Brazil </w:t>
            </w:r>
            <w:r w:rsidR="00432B2D">
              <w:rPr>
                <w:rFonts w:ascii="Times New Roman" w:hAnsi="Times New Roman"/>
                <w:bCs/>
                <w:color w:val="000000"/>
              </w:rPr>
              <w:fldChar w:fldCharType="begin"/>
            </w:r>
            <w:r w:rsidR="009D3C8B">
              <w:rPr>
                <w:rFonts w:ascii="Times New Roman" w:hAnsi="Times New Roman"/>
                <w:bCs/>
                <w:color w:val="000000"/>
              </w:rPr>
              <w:instrText xml:space="preserve"> ADDIN EN.CITE &lt;EndNote&gt;&lt;Cite&gt;&lt;Author&gt;Barony&lt;/Author&gt;&lt;Year&gt;2017&lt;/Year&gt;&lt;RecNum&gt;252&lt;/RecNum&gt;&lt;DisplayText&gt;[4]&lt;/DisplayText&gt;&lt;record&gt;&lt;rec-number&gt;252&lt;/rec-number&gt;&lt;foreign-keys&gt;&lt;key app="EN" db-id="2x220rw9rpwpd1ev5vnpvrt3eva0sw9veddr" timestamp="1553560977" guid="0f2113be-edd2-4085-833c-b0d3665d060a"&gt;252&lt;/key&gt;&lt;/foreign-keys&gt;&lt;ref-type name="Journal Article"&gt;17&lt;/ref-type&gt;&lt;contributors&gt;&lt;authors&gt;&lt;author&gt;Barony, G. M.&lt;/author&gt;&lt;author&gt;Tavares, G. C.&lt;/author&gt;&lt;author&gt;Pereira, F. L.&lt;/author&gt;&lt;author&gt;Carvalho, A. F.&lt;/author&gt;&lt;author&gt;Dorella, F. A.&lt;/author&gt;&lt;author&gt;Leal, C. A. G.&lt;/author&gt;&lt;author&gt;Figueiredo, H. C. P.&lt;/author&gt;&lt;/authors&gt;&lt;/contributors&gt;&lt;auth-address&gt;National Reference Laboratory for Aquatic Animal Diseases (AQUACEN) of Ministry of Agriculture, Livestock and Food Supply, Federal University of Minas Gerais, Belo Horizonte, Minas Gerais, Brazil.&amp;#xD;National Reference Laboratory for Aquatic Animal Diseases (AQUACEN) of Ministry of Agriculture, Livestock and Food Supply, Federal University of Minas Gerais, Belo Horizonte, Minas Gerais, Brazil. figueiredoh@yahoo.com.&lt;/auth-address&gt;&lt;titles&gt;&lt;title&gt;Large-scale genomic analyses reveal the population structure and evolutionary trends of Streptococcus agalactiae strains in Brazilian fish farms&lt;/title&gt;&lt;secondary-title&gt;Sci Rep&lt;/secondary-title&gt;&lt;/titles&gt;&lt;periodical&gt;&lt;full-title&gt;Sci Rep&lt;/full-title&gt;&lt;/periodical&gt;&lt;pages&gt;13538&lt;/pages&gt;&lt;volume&gt;7&lt;/volume&gt;&lt;number&gt;1&lt;/number&gt;&lt;edition&gt;2017/10/21&lt;/edition&gt;&lt;dates&gt;&lt;year&gt;2017&lt;/year&gt;&lt;pub-dates&gt;&lt;date&gt;Oct 19&lt;/date&gt;&lt;/pub-dates&gt;&lt;/dates&gt;&lt;isbn&gt;2045-2322 (Electronic)&amp;#xD;2045-2322 (Linking)&lt;/isbn&gt;&lt;accession-num&gt;29051505&lt;/accession-num&gt;&lt;urls&gt;&lt;related-urls&gt;&lt;url&gt;https://www.ncbi.nlm.nih.gov/pubmed/29051505&lt;/url&gt;&lt;/related-urls&gt;&lt;/urls&gt;&lt;custom2&gt;PMC5648781&lt;/custom2&gt;&lt;electronic-resource-num&gt;10.1038/s41598-017-13228-z&lt;/electronic-resource-num&gt;&lt;/record&gt;&lt;/Cite&gt;&lt;/EndNote&gt;</w:instrText>
            </w:r>
            <w:r w:rsidR="00432B2D">
              <w:rPr>
                <w:rFonts w:ascii="Times New Roman" w:hAnsi="Times New Roman"/>
                <w:bCs/>
                <w:color w:val="000000"/>
              </w:rPr>
              <w:fldChar w:fldCharType="separate"/>
            </w:r>
            <w:r w:rsidR="009D3C8B">
              <w:rPr>
                <w:rFonts w:ascii="Times New Roman" w:hAnsi="Times New Roman"/>
                <w:bCs/>
                <w:noProof/>
                <w:color w:val="000000"/>
              </w:rPr>
              <w:t>[4]</w:t>
            </w:r>
            <w:r w:rsidR="00432B2D">
              <w:rPr>
                <w:rFonts w:ascii="Times New Roman" w:hAnsi="Times New Roman"/>
                <w:bCs/>
                <w:color w:val="000000"/>
              </w:rPr>
              <w:fldChar w:fldCharType="end"/>
            </w:r>
          </w:p>
        </w:tc>
        <w:tc>
          <w:tcPr>
            <w:tcW w:w="1701" w:type="dxa"/>
          </w:tcPr>
          <w:p w14:paraId="7FD9C544" w14:textId="5C6ADBF8" w:rsidR="008A0051" w:rsidRDefault="008A0051" w:rsidP="00251D6F">
            <w:pPr>
              <w:spacing w:line="240" w:lineRule="auto"/>
              <w:contextualSpacing/>
              <w:rPr>
                <w:rFonts w:ascii="Times New Roman" w:hAnsi="Times New Roman"/>
                <w:color w:val="000000"/>
              </w:rPr>
            </w:pPr>
            <w:r>
              <w:rPr>
                <w:rFonts w:ascii="Times New Roman" w:hAnsi="Times New Roman"/>
                <w:color w:val="000000"/>
              </w:rPr>
              <w:t>2003-2015</w:t>
            </w:r>
          </w:p>
        </w:tc>
        <w:tc>
          <w:tcPr>
            <w:tcW w:w="992" w:type="dxa"/>
          </w:tcPr>
          <w:p w14:paraId="6071AD39" w14:textId="164A783F" w:rsidR="008A0051" w:rsidRDefault="008A0051"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39</w:t>
            </w:r>
          </w:p>
        </w:tc>
        <w:tc>
          <w:tcPr>
            <w:tcW w:w="3828" w:type="dxa"/>
          </w:tcPr>
          <w:p w14:paraId="600390F8" w14:textId="77777777" w:rsidR="008A0051" w:rsidRDefault="008A0051"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fish (n = 1)</w:t>
            </w:r>
          </w:p>
          <w:p w14:paraId="040F56BA" w14:textId="461CC6BF" w:rsidR="008A0051" w:rsidRDefault="008A0051"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Nile tilapia (n = 38)</w:t>
            </w:r>
          </w:p>
        </w:tc>
        <w:tc>
          <w:tcPr>
            <w:tcW w:w="4819" w:type="dxa"/>
          </w:tcPr>
          <w:p w14:paraId="5B7ECA14" w14:textId="13CB127F" w:rsidR="008A0051" w:rsidRDefault="008A0051"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Disease outbreaks on fish farms</w:t>
            </w:r>
          </w:p>
        </w:tc>
      </w:tr>
      <w:tr w:rsidR="008A0051" w:rsidRPr="00E77ED3" w14:paraId="38928D05" w14:textId="77777777" w:rsidTr="00E77ED3">
        <w:trPr>
          <w:trHeight w:val="681"/>
        </w:trPr>
        <w:tc>
          <w:tcPr>
            <w:tcW w:w="2405" w:type="dxa"/>
          </w:tcPr>
          <w:p w14:paraId="7AC12729" w14:textId="5F3451F1" w:rsidR="008A0051" w:rsidRPr="00C01F27" w:rsidRDefault="008A0051" w:rsidP="00251D6F">
            <w:pPr>
              <w:spacing w:line="240" w:lineRule="auto"/>
              <w:contextualSpacing/>
              <w:rPr>
                <w:rFonts w:ascii="Times New Roman" w:hAnsi="Times New Roman"/>
                <w:bCs/>
                <w:color w:val="000000"/>
              </w:rPr>
            </w:pPr>
            <w:r w:rsidRPr="00C01F27">
              <w:rPr>
                <w:rFonts w:ascii="Times New Roman" w:hAnsi="Times New Roman"/>
                <w:bCs/>
                <w:color w:val="000000"/>
              </w:rPr>
              <w:t xml:space="preserve">Canada </w:t>
            </w:r>
            <w:r w:rsidRPr="00C01F27">
              <w:rPr>
                <w:rFonts w:ascii="Times New Roman" w:hAnsi="Times New Roman"/>
                <w:bCs/>
                <w:color w:val="000000"/>
              </w:rPr>
              <w:fldChar w:fldCharType="begin">
                <w:fldData xml:space="preserve">PEVuZE5vdGU+PENpdGU+PEF1dGhvcj5NYW5uaW5nPC9BdXRob3I+PFllYXI+MjAwOTwvWWVhcj48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</w:fldData>
              </w:fldChar>
            </w:r>
            <w:r w:rsidR="009D3C8B">
              <w:rPr>
                <w:rFonts w:ascii="Times New Roman" w:hAnsi="Times New Roman"/>
                <w:bCs/>
                <w:color w:val="000000"/>
              </w:rPr>
              <w:instrText xml:space="preserve"> ADDIN EN.CITE </w:instrText>
            </w:r>
            <w:r w:rsidR="009D3C8B">
              <w:rPr>
                <w:rFonts w:ascii="Times New Roman" w:hAnsi="Times New Roman"/>
                <w:bCs/>
                <w:color w:val="000000"/>
              </w:rPr>
              <w:fldChar w:fldCharType="begin">
                <w:fldData xml:space="preserve">PEVuZE5vdGU+PENpdGU+PEF1dGhvcj5NYW5uaW5nPC9BdXRob3I+PFllYXI+MjAwOTwvWWVhcj48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</w:fldData>
              </w:fldChar>
            </w:r>
            <w:r w:rsidR="009D3C8B">
              <w:rPr>
                <w:rFonts w:ascii="Times New Roman" w:hAnsi="Times New Roman"/>
                <w:bCs/>
                <w:color w:val="000000"/>
              </w:rPr>
              <w:instrText xml:space="preserve"> ADDIN EN.CITE.DATA </w:instrText>
            </w:r>
            <w:r w:rsidR="009D3C8B">
              <w:rPr>
                <w:rFonts w:ascii="Times New Roman" w:hAnsi="Times New Roman"/>
                <w:bCs/>
                <w:color w:val="000000"/>
              </w:rPr>
            </w:r>
            <w:r w:rsidR="009D3C8B">
              <w:rPr>
                <w:rFonts w:ascii="Times New Roman" w:hAnsi="Times New Roman"/>
                <w:bCs/>
                <w:color w:val="000000"/>
              </w:rPr>
              <w:fldChar w:fldCharType="end"/>
            </w:r>
            <w:r w:rsidRPr="00C01F27">
              <w:rPr>
                <w:rFonts w:ascii="Times New Roman" w:hAnsi="Times New Roman"/>
                <w:bCs/>
                <w:color w:val="000000"/>
              </w:rPr>
            </w:r>
            <w:r w:rsidRPr="00C01F27">
              <w:rPr>
                <w:rFonts w:ascii="Times New Roman" w:hAnsi="Times New Roman"/>
                <w:bCs/>
                <w:color w:val="000000"/>
              </w:rPr>
              <w:fldChar w:fldCharType="separate"/>
            </w:r>
            <w:r w:rsidR="009D3C8B">
              <w:rPr>
                <w:rFonts w:ascii="Times New Roman" w:hAnsi="Times New Roman"/>
                <w:bCs/>
                <w:noProof/>
                <w:color w:val="000000"/>
              </w:rPr>
              <w:t>[5]</w:t>
            </w:r>
            <w:r w:rsidRPr="00C01F27">
              <w:rPr>
                <w:rFonts w:ascii="Times New Roman" w:hAnsi="Times New Roman"/>
                <w:bCs/>
                <w:color w:val="000000"/>
              </w:rPr>
              <w:fldChar w:fldCharType="end"/>
            </w:r>
          </w:p>
        </w:tc>
        <w:tc>
          <w:tcPr>
            <w:tcW w:w="1701" w:type="dxa"/>
          </w:tcPr>
          <w:p w14:paraId="5F0841C9" w14:textId="77777777" w:rsidR="008A0051" w:rsidRPr="00C01F27" w:rsidRDefault="008A0051" w:rsidP="00251D6F">
            <w:pPr>
              <w:spacing w:line="240" w:lineRule="auto"/>
              <w:contextualSpacing/>
              <w:rPr>
                <w:rFonts w:ascii="Times New Roman" w:hAnsi="Times New Roman"/>
                <w:color w:val="000000"/>
              </w:rPr>
            </w:pPr>
            <w:r w:rsidRPr="00C01F27">
              <w:rPr>
                <w:rFonts w:ascii="Times New Roman" w:hAnsi="Times New Roman"/>
                <w:color w:val="000000"/>
              </w:rPr>
              <w:t>1993-2002</w:t>
            </w:r>
          </w:p>
        </w:tc>
        <w:tc>
          <w:tcPr>
            <w:tcW w:w="992" w:type="dxa"/>
          </w:tcPr>
          <w:p w14:paraId="5AD09974"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192 &amp; 232</w:t>
            </w:r>
          </w:p>
        </w:tc>
        <w:tc>
          <w:tcPr>
            <w:tcW w:w="3828" w:type="dxa"/>
          </w:tcPr>
          <w:p w14:paraId="0F9BE464"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neonatal &amp; young children</w:t>
            </w:r>
          </w:p>
        </w:tc>
        <w:tc>
          <w:tcPr>
            <w:tcW w:w="4819" w:type="dxa"/>
          </w:tcPr>
          <w:p w14:paraId="6A957D5C"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192 invasive  and 232 vaginal colonisation</w:t>
            </w:r>
          </w:p>
        </w:tc>
      </w:tr>
      <w:tr w:rsidR="008A0051" w:rsidRPr="00E77ED3" w14:paraId="55E54F60" w14:textId="77777777" w:rsidTr="00E77ED3">
        <w:trPr>
          <w:trHeight w:val="681"/>
        </w:trPr>
        <w:tc>
          <w:tcPr>
            <w:tcW w:w="2405" w:type="dxa"/>
          </w:tcPr>
          <w:p w14:paraId="6938CD2F" w14:textId="11338699" w:rsidR="008A0051" w:rsidRPr="00C01F27" w:rsidRDefault="008A0051" w:rsidP="00251D6F">
            <w:pPr>
              <w:spacing w:line="240" w:lineRule="auto"/>
              <w:contextualSpacing/>
              <w:rPr>
                <w:rFonts w:ascii="Times New Roman" w:hAnsi="Times New Roman"/>
                <w:bCs/>
                <w:color w:val="000000"/>
              </w:rPr>
            </w:pPr>
            <w:r w:rsidRPr="00C01F27">
              <w:rPr>
                <w:rFonts w:ascii="Times New Roman" w:hAnsi="Times New Roman"/>
                <w:bCs/>
                <w:color w:val="000000"/>
              </w:rPr>
              <w:t xml:space="preserve">Canada </w:t>
            </w:r>
            <w:r w:rsidRPr="00C01F27">
              <w:rPr>
                <w:rFonts w:ascii="Times New Roman" w:hAnsi="Times New Roman"/>
                <w:bCs/>
                <w:color w:val="000000"/>
              </w:rPr>
              <w:fldChar w:fldCharType="begin">
                <w:fldData xml:space="preserve">PEVuZE5vdGU+PENpdGU+PEF1dGhvcj5UZWF0ZXJvPC9BdXRob3I+PFllYXI+MjAxNTwvWWVhcj48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</w:fldData>
              </w:fldChar>
            </w:r>
            <w:r w:rsidR="009D3C8B">
              <w:rPr>
                <w:rFonts w:ascii="Times New Roman" w:hAnsi="Times New Roman"/>
                <w:bCs/>
                <w:color w:val="000000"/>
              </w:rPr>
              <w:instrText xml:space="preserve"> ADDIN EN.CITE </w:instrText>
            </w:r>
            <w:r w:rsidR="009D3C8B">
              <w:rPr>
                <w:rFonts w:ascii="Times New Roman" w:hAnsi="Times New Roman"/>
                <w:bCs/>
                <w:color w:val="000000"/>
              </w:rPr>
              <w:fldChar w:fldCharType="begin">
                <w:fldData xml:space="preserve">PEVuZE5vdGU+PENpdGU+PEF1dGhvcj5UZWF0ZXJvPC9BdXRob3I+PFllYXI+MjAxNTwvWWVhcj48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</w:fldData>
              </w:fldChar>
            </w:r>
            <w:r w:rsidR="009D3C8B">
              <w:rPr>
                <w:rFonts w:ascii="Times New Roman" w:hAnsi="Times New Roman"/>
                <w:bCs/>
                <w:color w:val="000000"/>
              </w:rPr>
              <w:instrText xml:space="preserve"> ADDIN EN.CITE.DATA </w:instrText>
            </w:r>
            <w:r w:rsidR="009D3C8B">
              <w:rPr>
                <w:rFonts w:ascii="Times New Roman" w:hAnsi="Times New Roman"/>
                <w:bCs/>
                <w:color w:val="000000"/>
              </w:rPr>
            </w:r>
            <w:r w:rsidR="009D3C8B">
              <w:rPr>
                <w:rFonts w:ascii="Times New Roman" w:hAnsi="Times New Roman"/>
                <w:bCs/>
                <w:color w:val="000000"/>
              </w:rPr>
              <w:fldChar w:fldCharType="end"/>
            </w:r>
            <w:r w:rsidRPr="00C01F27">
              <w:rPr>
                <w:rFonts w:ascii="Times New Roman" w:hAnsi="Times New Roman"/>
                <w:bCs/>
                <w:color w:val="000000"/>
              </w:rPr>
            </w:r>
            <w:r w:rsidRPr="00C01F27">
              <w:rPr>
                <w:rFonts w:ascii="Times New Roman" w:hAnsi="Times New Roman"/>
                <w:bCs/>
                <w:color w:val="000000"/>
              </w:rPr>
              <w:fldChar w:fldCharType="separate"/>
            </w:r>
            <w:r w:rsidR="009D3C8B">
              <w:rPr>
                <w:rFonts w:ascii="Times New Roman" w:hAnsi="Times New Roman"/>
                <w:bCs/>
                <w:noProof/>
                <w:color w:val="000000"/>
              </w:rPr>
              <w:t>[6]</w:t>
            </w:r>
            <w:r w:rsidRPr="00C01F27">
              <w:rPr>
                <w:rFonts w:ascii="Times New Roman" w:hAnsi="Times New Roman"/>
                <w:bCs/>
                <w:color w:val="000000"/>
              </w:rPr>
              <w:fldChar w:fldCharType="end"/>
            </w:r>
          </w:p>
        </w:tc>
        <w:tc>
          <w:tcPr>
            <w:tcW w:w="1701" w:type="dxa"/>
          </w:tcPr>
          <w:p w14:paraId="43247225" w14:textId="77777777" w:rsidR="008A0051" w:rsidRPr="00C01F27" w:rsidRDefault="008A0051" w:rsidP="00251D6F">
            <w:pPr>
              <w:spacing w:line="240" w:lineRule="auto"/>
              <w:contextualSpacing/>
              <w:rPr>
                <w:rFonts w:ascii="Times New Roman" w:hAnsi="Times New Roman"/>
                <w:color w:val="000000"/>
              </w:rPr>
            </w:pPr>
            <w:r w:rsidRPr="00C01F27">
              <w:rPr>
                <w:rFonts w:ascii="Times New Roman" w:hAnsi="Times New Roman"/>
                <w:color w:val="000000"/>
              </w:rPr>
              <w:t>2010-2014</w:t>
            </w:r>
          </w:p>
        </w:tc>
        <w:tc>
          <w:tcPr>
            <w:tcW w:w="992" w:type="dxa"/>
          </w:tcPr>
          <w:p w14:paraId="683BC8C2"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85</w:t>
            </w:r>
          </w:p>
        </w:tc>
        <w:tc>
          <w:tcPr>
            <w:tcW w:w="3828" w:type="dxa"/>
          </w:tcPr>
          <w:p w14:paraId="5891BA14"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adult</w:t>
            </w:r>
          </w:p>
        </w:tc>
        <w:tc>
          <w:tcPr>
            <w:tcW w:w="4819" w:type="dxa"/>
          </w:tcPr>
          <w:p w14:paraId="699C77EA"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w:t>
            </w:r>
          </w:p>
        </w:tc>
      </w:tr>
      <w:tr w:rsidR="008A0051" w:rsidRPr="00E77ED3" w14:paraId="04541E07" w14:textId="77777777" w:rsidTr="00E77ED3">
        <w:trPr>
          <w:trHeight w:val="681"/>
        </w:trPr>
        <w:tc>
          <w:tcPr>
            <w:tcW w:w="2405" w:type="dxa"/>
          </w:tcPr>
          <w:p w14:paraId="5922FDCD" w14:textId="2AD0A73B" w:rsidR="008A0051" w:rsidRPr="00C01F27" w:rsidRDefault="008A0051" w:rsidP="00251D6F">
            <w:pPr>
              <w:spacing w:line="240" w:lineRule="auto"/>
              <w:contextualSpacing/>
              <w:rPr>
                <w:rFonts w:ascii="Times New Roman" w:hAnsi="Times New Roman"/>
                <w:bCs/>
                <w:color w:val="000000"/>
              </w:rPr>
            </w:pPr>
            <w:r w:rsidRPr="00C01F27">
              <w:rPr>
                <w:rFonts w:ascii="Times New Roman" w:hAnsi="Times New Roman"/>
                <w:bCs/>
                <w:color w:val="000000"/>
              </w:rPr>
              <w:t xml:space="preserve">China </w:t>
            </w:r>
            <w:r w:rsidRPr="00C01F27">
              <w:rPr>
                <w:rFonts w:ascii="Times New Roman" w:hAnsi="Times New Roman"/>
                <w:bCs/>
                <w:color w:val="000000"/>
              </w:rPr>
              <w:fldChar w:fldCharType="begin"/>
            </w:r>
            <w:r w:rsidR="009D3C8B">
              <w:rPr>
                <w:rFonts w:ascii="Times New Roman" w:hAnsi="Times New Roman"/>
                <w:bCs/>
                <w:color w:val="000000"/>
              </w:rPr>
              <w:instrText xml:space="preserve"> ADDIN EN.CITE &lt;EndNote&gt;&lt;Cite&gt;&lt;Author&gt;Yang&lt;/Author&gt;&lt;Year&gt;2013&lt;/Year&gt;&lt;RecNum&gt;14&lt;/RecNum&gt;&lt;DisplayText&gt;[7]&lt;/DisplayText&gt;&lt;record&gt;&lt;rec-number&gt;14&lt;/rec-number&gt;&lt;foreign-keys&gt;&lt;key app="EN" db-id="2x220rw9rpwpd1ev5vnpvrt3eva0sw9veddr" timestamp="1539101634" guid="3b311e30-8030-464c-ba28-b8a3fa78d85a"&gt;14&lt;/key&gt;&lt;key app="ENWeb" db-id=""&gt;0&lt;/key&gt;&lt;/foreign-keys&gt;&lt;ref-type name="Journal Article"&gt;17&lt;/ref-type&gt;&lt;contributors&gt;&lt;authors&gt;&lt;author&gt;Yang, Y.&lt;/author&gt;&lt;author&gt;Liu, Y.&lt;/author&gt;&lt;author&gt;Ding, Y.&lt;/author&gt;&lt;author&gt;Yi, L.&lt;/author&gt;&lt;author&gt;Ma, Z.&lt;/author&gt;&lt;author&gt;Fan, H.&lt;/author&gt;&lt;author&gt;Lu, C.&lt;/author&gt;&lt;/authors&gt;&lt;/contributors&gt;&lt;auth-address&gt;College of Veterinary Medicine, Nanjing Agriculture University, Nanjing, China.&lt;/auth-address&gt;&lt;titles&gt;&lt;title&gt;Molecular characterization of Streptococcus agalactiae isolated from bovine mastitis in Eastern China&lt;/title&gt;&lt;secondary-title&gt;PLoS One&lt;/secondary-title&gt;&lt;/titles&gt;&lt;periodical&gt;&lt;full-title&gt;PLoS One&lt;/full-title&gt;&lt;/periodical&gt;&lt;pages&gt;e67755&lt;/pages&gt;&lt;volume&gt;8&lt;/volume&gt;&lt;number&gt;7&lt;/number&gt;&lt;edition&gt;2013/07/23&lt;/edition&gt;&lt;keywords&gt;&lt;keyword&gt;Animals&lt;/keyword&gt;&lt;keyword&gt;Cattle&lt;/keyword&gt;&lt;keyword&gt;China/epidemiology&lt;/keyword&gt;&lt;keyword&gt;DNA, Bacterial/*analysis&lt;/keyword&gt;&lt;keyword&gt;Dairying&lt;/keyword&gt;&lt;keyword&gt;Female&lt;/keyword&gt;&lt;keyword&gt;Genotype&lt;/keyword&gt;&lt;keyword&gt;Mastitis, Bovine/epidemiology/genetics/*microbiology&lt;/keyword&gt;&lt;keyword&gt;Multilocus Sequence Typing&lt;/keyword&gt;&lt;keyword&gt;Phylogeny&lt;/keyword&gt;&lt;keyword&gt;Sequence Analysis, DNA&lt;/keyword&gt;&lt;keyword&gt;Streptococcus agalactiae/genetics/*isolation &amp;amp; purification&lt;/keyword&gt;&lt;/keywords&gt;&lt;dates&gt;&lt;year&gt;2013&lt;/year&gt;&lt;/dates&gt;&lt;isbn&gt;1932-6203 (Electronic)&amp;#xD;1932-6203 (Linking)&lt;/isbn&gt;&lt;accession-num&gt;23874442&lt;/accession-num&gt;&lt;urls&gt;&lt;related-urls&gt;&lt;url&gt;https://www.ncbi.nlm.nih.gov/pubmed/23874442&lt;/url&gt;&lt;/related-urls&gt;&lt;/urls&gt;&lt;custom2&gt;PMC3707890&lt;/custom2&gt;&lt;electronic-resource-num&gt;10.1371/journal.pone.0067755&lt;/electronic-resource-num&gt;&lt;/record&gt;&lt;/Cite&gt;&lt;/EndNote&gt;</w:instrText>
            </w:r>
            <w:r w:rsidRPr="00C01F27">
              <w:rPr>
                <w:rFonts w:ascii="Times New Roman" w:hAnsi="Times New Roman"/>
                <w:bCs/>
                <w:color w:val="000000"/>
              </w:rPr>
              <w:fldChar w:fldCharType="separate"/>
            </w:r>
            <w:r w:rsidR="009D3C8B">
              <w:rPr>
                <w:rFonts w:ascii="Times New Roman" w:hAnsi="Times New Roman"/>
                <w:bCs/>
                <w:noProof/>
                <w:color w:val="000000"/>
              </w:rPr>
              <w:t>[7]</w:t>
            </w:r>
            <w:r w:rsidRPr="00C01F27">
              <w:rPr>
                <w:rFonts w:ascii="Times New Roman" w:hAnsi="Times New Roman"/>
                <w:bCs/>
                <w:color w:val="000000"/>
              </w:rPr>
              <w:fldChar w:fldCharType="end"/>
            </w:r>
          </w:p>
        </w:tc>
        <w:tc>
          <w:tcPr>
            <w:tcW w:w="1701" w:type="dxa"/>
          </w:tcPr>
          <w:p w14:paraId="2E6F78D7" w14:textId="77777777" w:rsidR="008A0051" w:rsidRPr="00C01F27" w:rsidRDefault="008A0051" w:rsidP="00251D6F">
            <w:pPr>
              <w:spacing w:line="240" w:lineRule="auto"/>
              <w:contextualSpacing/>
              <w:rPr>
                <w:rFonts w:ascii="Times New Roman" w:hAnsi="Times New Roman"/>
                <w:color w:val="000000"/>
              </w:rPr>
            </w:pPr>
            <w:r w:rsidRPr="00C01F27">
              <w:rPr>
                <w:rFonts w:ascii="Times New Roman" w:hAnsi="Times New Roman"/>
                <w:color w:val="000000"/>
              </w:rPr>
              <w:t>2011</w:t>
            </w:r>
          </w:p>
        </w:tc>
        <w:tc>
          <w:tcPr>
            <w:tcW w:w="992" w:type="dxa"/>
          </w:tcPr>
          <w:p w14:paraId="057BA202"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102</w:t>
            </w:r>
          </w:p>
        </w:tc>
        <w:tc>
          <w:tcPr>
            <w:tcW w:w="3828" w:type="dxa"/>
          </w:tcPr>
          <w:p w14:paraId="7302C84B"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Cattle</w:t>
            </w:r>
          </w:p>
        </w:tc>
        <w:tc>
          <w:tcPr>
            <w:tcW w:w="4819" w:type="dxa"/>
          </w:tcPr>
          <w:p w14:paraId="4CCACD79"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Mastitis</w:t>
            </w:r>
          </w:p>
        </w:tc>
      </w:tr>
      <w:tr w:rsidR="008A0051" w:rsidRPr="00E77ED3" w14:paraId="783AF37E" w14:textId="77777777" w:rsidTr="00E77ED3">
        <w:trPr>
          <w:trHeight w:val="681"/>
        </w:trPr>
        <w:tc>
          <w:tcPr>
            <w:tcW w:w="2405" w:type="dxa"/>
          </w:tcPr>
          <w:p w14:paraId="2A10B7DA" w14:textId="43F9A45C"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lastRenderedPageBreak/>
              <w:t xml:space="preserve">Colombia </w:t>
            </w:r>
            <w:r w:rsidRPr="00C01F27">
              <w:rPr>
                <w:rFonts w:ascii="Times New Roman" w:hAnsi="Times New Roman"/>
                <w:color w:val="000000"/>
                <w:shd w:val="clear" w:color="auto" w:fill="FFFFFF"/>
              </w:rPr>
              <w:fldChar w:fldCharType="begin">
                <w:fldData xml:space="preserve">PEVuZE5vdGU+PENpdGU+PEF1dGhvcj5CYXJhdG88L0F1dGhvcj48WWVhcj4yMDE1PC9ZZWFyPjxS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CYXJhdG88L0F1dGhvcj48WWVhcj4yMDE1PC9ZZWFyPjxS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Pr="00C01F27">
              <w:rPr>
                <w:rFonts w:ascii="Times New Roman" w:hAnsi="Times New Roman"/>
                <w:color w:val="000000"/>
                <w:shd w:val="clear" w:color="auto" w:fill="FFFFFF"/>
              </w:rPr>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8]</w:t>
            </w:r>
            <w:r w:rsidRPr="00C01F27">
              <w:rPr>
                <w:rFonts w:ascii="Times New Roman" w:hAnsi="Times New Roman"/>
                <w:color w:val="000000"/>
                <w:shd w:val="clear" w:color="auto" w:fill="FFFFFF"/>
              </w:rPr>
              <w:fldChar w:fldCharType="end"/>
            </w:r>
          </w:p>
        </w:tc>
        <w:tc>
          <w:tcPr>
            <w:tcW w:w="1701" w:type="dxa"/>
          </w:tcPr>
          <w:p w14:paraId="5E6A00B5"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003-2011</w:t>
            </w:r>
          </w:p>
        </w:tc>
        <w:tc>
          <w:tcPr>
            <w:tcW w:w="992" w:type="dxa"/>
          </w:tcPr>
          <w:p w14:paraId="23AA09C8"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4</w:t>
            </w:r>
          </w:p>
        </w:tc>
        <w:tc>
          <w:tcPr>
            <w:tcW w:w="3828" w:type="dxa"/>
          </w:tcPr>
          <w:p w14:paraId="4D45F1F5"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Tilapia</w:t>
            </w:r>
          </w:p>
        </w:tc>
        <w:tc>
          <w:tcPr>
            <w:tcW w:w="4819" w:type="dxa"/>
          </w:tcPr>
          <w:p w14:paraId="0F60159B"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Disease</w:t>
            </w:r>
          </w:p>
        </w:tc>
      </w:tr>
      <w:tr w:rsidR="00D60FC2" w:rsidRPr="00E77ED3" w14:paraId="267686DA" w14:textId="77777777" w:rsidTr="00E77ED3">
        <w:trPr>
          <w:trHeight w:val="681"/>
        </w:trPr>
        <w:tc>
          <w:tcPr>
            <w:tcW w:w="2405" w:type="dxa"/>
          </w:tcPr>
          <w:p w14:paraId="637EC244" w14:textId="039938F6"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olombia [18]</w:t>
            </w:r>
          </w:p>
        </w:tc>
        <w:tc>
          <w:tcPr>
            <w:tcW w:w="1701" w:type="dxa"/>
          </w:tcPr>
          <w:p w14:paraId="10EF9E78" w14:textId="28202051" w:rsidR="00D60FC2" w:rsidRPr="00D60FC2"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09-2011</w:t>
            </w:r>
          </w:p>
        </w:tc>
        <w:tc>
          <w:tcPr>
            <w:tcW w:w="992" w:type="dxa"/>
          </w:tcPr>
          <w:p w14:paraId="539F2D6C" w14:textId="5A031298" w:rsidR="00D60FC2" w:rsidRPr="00D60FC2"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40</w:t>
            </w:r>
          </w:p>
        </w:tc>
        <w:tc>
          <w:tcPr>
            <w:tcW w:w="3828" w:type="dxa"/>
          </w:tcPr>
          <w:p w14:paraId="1C9E5B2F" w14:textId="1D55B039"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021CD07A" w14:textId="0088078F"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p>
        </w:tc>
      </w:tr>
      <w:tr w:rsidR="00D60FC2" w:rsidRPr="00E77ED3" w14:paraId="59129253" w14:textId="77777777" w:rsidTr="00E77ED3">
        <w:trPr>
          <w:trHeight w:val="681"/>
        </w:trPr>
        <w:tc>
          <w:tcPr>
            <w:tcW w:w="2405" w:type="dxa"/>
          </w:tcPr>
          <w:p w14:paraId="10EE5F6A" w14:textId="681B8603"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olombia</w:t>
            </w:r>
            <w:r w:rsidR="00AC2668">
              <w:rPr>
                <w:rFonts w:ascii="Times New Roman" w:hAnsi="Times New Roman"/>
                <w:color w:val="000000"/>
                <w:shd w:val="clear" w:color="auto" w:fill="FFFFFF"/>
              </w:rPr>
              <w:t xml:space="preserve"> </w:t>
            </w:r>
            <w:r w:rsidR="00432B2D">
              <w:rPr>
                <w:rFonts w:ascii="Times New Roman" w:hAnsi="Times New Roman"/>
                <w:color w:val="000000"/>
                <w:shd w:val="clear" w:color="auto" w:fill="FFFFFF"/>
              </w:rPr>
              <w:fldChar w:fldCharType="begin"/>
            </w:r>
            <w:r w:rsidR="009D3C8B">
              <w:rPr>
                <w:rFonts w:ascii="Times New Roman" w:hAnsi="Times New Roman"/>
                <w:color w:val="000000"/>
                <w:shd w:val="clear" w:color="auto" w:fill="FFFFFF"/>
              </w:rPr>
              <w:instrText xml:space="preserve"> ADDIN EN.CITE &lt;EndNote&gt;&lt;Cite&gt;&lt;Author&gt;Cobo-Angel&lt;/Author&gt;&lt;Year&gt;2018&lt;/Year&gt;&lt;RecNum&gt;255&lt;/RecNum&gt;&lt;DisplayText&gt;[9]&lt;/DisplayText&gt;&lt;record&gt;&lt;rec-number&gt;255&lt;/rec-number&gt;&lt;foreign-keys&gt;&lt;key app="EN" db-id="2x220rw9rpwpd1ev5vnpvrt3eva0sw9veddr" timestamp="1553560977" guid="66209d51-6d45-474f-8e67-e7ba5728e9ad"&gt;255&lt;/key&gt;&lt;/foreign-keys&gt;&lt;ref-type name="Journal Article"&gt;17&lt;/ref-type&gt;&lt;contributors&gt;&lt;authors&gt;&lt;author&gt;Cobo-Angel, C.&lt;/author&gt;&lt;author&gt;Jaramillo-Jaramillo, A. S.&lt;/author&gt;&lt;author&gt;Lasso-Rojas, L. M.&lt;/author&gt;&lt;author&gt;Aguilar-Marin, S. B.&lt;/author&gt;&lt;author&gt;Sanchez, J.&lt;/author&gt;&lt;author&gt;Rodriguez-Lecompte, J. C.&lt;/author&gt;&lt;author&gt;Ceballos-Marquez, A.&lt;/author&gt;&lt;author&gt;Zadoks, R. N.&lt;/author&gt;&lt;/authors&gt;&lt;/contributors&gt;&lt;auth-address&gt;Research Group in Milk Quality and Veterinary Epidemiology, Faculty of Agricultural Sciences, Universidad de Caldas, Manizales, Colombia.&amp;#xD;Atlantic Veterinary College, University of Prince Edward Island, Charlottetown, Prince Edward Island, Canada.&amp;#xD;Institute of Biodiversity, Animal Health and Comparative Medicine, College of Medical, Veterinary and Life Sciences, University of Glasgow, Glasgow, United Kingdom.&amp;#xD;Moredun Research Institute, Penicuik, United Kingdom.&lt;/auth-address&gt;&lt;titles&gt;&lt;title&gt;Streptococcus agalactiae is not always an obligate intramammary pathogen: Molecular epidemiology of GBS from milk, feces and environment in Colombian dairy herds&lt;/title&gt;&lt;secondary-title&gt;PLoS One&lt;/secondary-title&gt;&lt;/titles&gt;&lt;periodical&gt;&lt;full-title&gt;PLoS One&lt;/full-title&gt;&lt;/periodical&gt;&lt;pages&gt;e0208990&lt;/pages&gt;&lt;volume&gt;13&lt;/volume&gt;&lt;number&gt;12&lt;/number&gt;&lt;edition&gt;2018/12/12&lt;/edition&gt;&lt;dates&gt;&lt;year&gt;2018&lt;/year&gt;&lt;/dates&gt;&lt;isbn&gt;1932-6203 (Electronic)&amp;#xD;1932-6203 (Linking)&lt;/isbn&gt;&lt;accession-num&gt;30532177&lt;/accession-num&gt;&lt;urls&gt;&lt;related-urls&gt;&lt;url&gt;https://www.ncbi.nlm.nih.gov/pubmed/30532177&lt;/url&gt;&lt;/related-urls&gt;&lt;/urls&gt;&lt;custom2&gt;PMC6287850&lt;/custom2&gt;&lt;electronic-resource-num&gt;10.1371/journal.pone.0208990&lt;/electronic-resource-num&gt;&lt;/record&gt;&lt;/Cite&gt;&lt;/EndNote&gt;</w:instrText>
            </w:r>
            <w:r w:rsidR="00432B2D">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9]</w:t>
            </w:r>
            <w:r w:rsidR="00432B2D">
              <w:rPr>
                <w:rFonts w:ascii="Times New Roman" w:hAnsi="Times New Roman"/>
                <w:color w:val="000000"/>
                <w:shd w:val="clear" w:color="auto" w:fill="FFFFFF"/>
              </w:rPr>
              <w:fldChar w:fldCharType="end"/>
            </w:r>
          </w:p>
        </w:tc>
        <w:tc>
          <w:tcPr>
            <w:tcW w:w="1701" w:type="dxa"/>
          </w:tcPr>
          <w:p w14:paraId="23CF18C3" w14:textId="646CD49B" w:rsidR="00D60FC2" w:rsidRPr="00D60FC2"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13-2014</w:t>
            </w:r>
          </w:p>
        </w:tc>
        <w:tc>
          <w:tcPr>
            <w:tcW w:w="992" w:type="dxa"/>
          </w:tcPr>
          <w:p w14:paraId="5AF5AD9B" w14:textId="472213E6" w:rsidR="00D60FC2" w:rsidRPr="00D60FC2"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7</w:t>
            </w:r>
          </w:p>
        </w:tc>
        <w:tc>
          <w:tcPr>
            <w:tcW w:w="3828" w:type="dxa"/>
          </w:tcPr>
          <w:p w14:paraId="1E11F910" w14:textId="20B2AAD4"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328CA7EA" w14:textId="36B33177"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p>
        </w:tc>
      </w:tr>
      <w:tr w:rsidR="00D60FC2" w:rsidRPr="00E77ED3" w14:paraId="62D7C1B0" w14:textId="77777777" w:rsidTr="00E77ED3">
        <w:trPr>
          <w:trHeight w:val="681"/>
        </w:trPr>
        <w:tc>
          <w:tcPr>
            <w:tcW w:w="2405" w:type="dxa"/>
          </w:tcPr>
          <w:p w14:paraId="7D924B08" w14:textId="7DEEF1F9"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Denmark [19]</w:t>
            </w:r>
          </w:p>
        </w:tc>
        <w:tc>
          <w:tcPr>
            <w:tcW w:w="1701" w:type="dxa"/>
          </w:tcPr>
          <w:p w14:paraId="70555BC7" w14:textId="3830E393" w:rsidR="00D60FC2" w:rsidRPr="00D60FC2"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09</w:t>
            </w:r>
          </w:p>
        </w:tc>
        <w:tc>
          <w:tcPr>
            <w:tcW w:w="992" w:type="dxa"/>
          </w:tcPr>
          <w:p w14:paraId="15AED476" w14:textId="5991D0CC" w:rsidR="00D60FC2" w:rsidRPr="00D60FC2"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11</w:t>
            </w:r>
          </w:p>
        </w:tc>
        <w:tc>
          <w:tcPr>
            <w:tcW w:w="3828" w:type="dxa"/>
          </w:tcPr>
          <w:p w14:paraId="6F196D62" w14:textId="72E4ED03"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3D86437C" w14:textId="5025FC5A"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 (</w:t>
            </w:r>
            <w:r w:rsidR="00AC2668">
              <w:rPr>
                <w:rFonts w:ascii="Times New Roman" w:hAnsi="Times New Roman"/>
                <w:color w:val="000000"/>
                <w:shd w:val="clear" w:color="auto" w:fill="FFFFFF"/>
              </w:rPr>
              <w:t xml:space="preserve">national </w:t>
            </w:r>
            <w:r>
              <w:rPr>
                <w:rFonts w:ascii="Times New Roman" w:hAnsi="Times New Roman"/>
                <w:color w:val="000000"/>
                <w:shd w:val="clear" w:color="auto" w:fill="FFFFFF"/>
              </w:rPr>
              <w:t>bulk tank milk</w:t>
            </w:r>
            <w:r w:rsidR="00AC2668">
              <w:rPr>
                <w:rFonts w:ascii="Times New Roman" w:hAnsi="Times New Roman"/>
                <w:color w:val="000000"/>
                <w:shd w:val="clear" w:color="auto" w:fill="FFFFFF"/>
              </w:rPr>
              <w:t xml:space="preserve"> surveillance</w:t>
            </w:r>
            <w:r>
              <w:rPr>
                <w:rFonts w:ascii="Times New Roman" w:hAnsi="Times New Roman"/>
                <w:color w:val="000000"/>
                <w:shd w:val="clear" w:color="auto" w:fill="FFFFFF"/>
              </w:rPr>
              <w:t>)</w:t>
            </w:r>
          </w:p>
        </w:tc>
      </w:tr>
      <w:tr w:rsidR="00AC2668" w:rsidRPr="00E77ED3" w14:paraId="5E61698B" w14:textId="77777777" w:rsidTr="00E77ED3">
        <w:trPr>
          <w:trHeight w:val="681"/>
        </w:trPr>
        <w:tc>
          <w:tcPr>
            <w:tcW w:w="2405" w:type="dxa"/>
          </w:tcPr>
          <w:p w14:paraId="644D20D1" w14:textId="4A0E7A93" w:rsidR="00AC2668"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 xml:space="preserve">Denmark </w:t>
            </w:r>
            <w:r w:rsidR="00432B2D">
              <w:rPr>
                <w:rFonts w:ascii="Times New Roman" w:hAnsi="Times New Roman"/>
                <w:color w:val="000000"/>
                <w:shd w:val="clear" w:color="auto" w:fill="FFFFFF"/>
              </w:rPr>
              <w:fldChar w:fldCharType="begin">
                <w:fldData xml:space="preserve">PEVuZE5vdGU+PENpdGU+PEF1dGhvcj5NYWhtbW9kPC9BdXRob3I+PFllYXI+MjAxNTwvWWVhcj48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NYWhtbW9kPC9BdXRob3I+PFllYXI+MjAxNTwvWWVhcj48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00432B2D">
              <w:rPr>
                <w:rFonts w:ascii="Times New Roman" w:hAnsi="Times New Roman"/>
                <w:color w:val="000000"/>
                <w:shd w:val="clear" w:color="auto" w:fill="FFFFFF"/>
              </w:rPr>
            </w:r>
            <w:r w:rsidR="00432B2D">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0]</w:t>
            </w:r>
            <w:r w:rsidR="00432B2D">
              <w:rPr>
                <w:rFonts w:ascii="Times New Roman" w:hAnsi="Times New Roman"/>
                <w:color w:val="000000"/>
                <w:shd w:val="clear" w:color="auto" w:fill="FFFFFF"/>
              </w:rPr>
              <w:fldChar w:fldCharType="end"/>
            </w:r>
          </w:p>
        </w:tc>
        <w:tc>
          <w:tcPr>
            <w:tcW w:w="1701" w:type="dxa"/>
          </w:tcPr>
          <w:p w14:paraId="7DF0D102" w14:textId="069FA63F" w:rsidR="00AC2668" w:rsidRPr="00D60FC2"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11</w:t>
            </w:r>
          </w:p>
        </w:tc>
        <w:tc>
          <w:tcPr>
            <w:tcW w:w="992" w:type="dxa"/>
          </w:tcPr>
          <w:p w14:paraId="1A8F26D3" w14:textId="2D1C9A33" w:rsidR="00AC2668" w:rsidRPr="00D60FC2"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71</w:t>
            </w:r>
          </w:p>
        </w:tc>
        <w:tc>
          <w:tcPr>
            <w:tcW w:w="3828" w:type="dxa"/>
          </w:tcPr>
          <w:p w14:paraId="00D1321D" w14:textId="260301FE" w:rsidR="00AC2668"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747C449E" w14:textId="2D982DF6" w:rsidR="00AC2668" w:rsidRDefault="00AC2668"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 (6 herds)</w:t>
            </w:r>
          </w:p>
        </w:tc>
      </w:tr>
      <w:tr w:rsidR="00C83F2F" w:rsidRPr="00E77ED3" w14:paraId="28DD7743" w14:textId="77777777" w:rsidTr="00251D6F">
        <w:trPr>
          <w:trHeight w:val="681"/>
        </w:trPr>
        <w:tc>
          <w:tcPr>
            <w:tcW w:w="2405" w:type="dxa"/>
          </w:tcPr>
          <w:p w14:paraId="1070D033" w14:textId="2CEAB2F8" w:rsid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Finland [20]</w:t>
            </w:r>
          </w:p>
        </w:tc>
        <w:tc>
          <w:tcPr>
            <w:tcW w:w="1701" w:type="dxa"/>
          </w:tcPr>
          <w:p w14:paraId="54F02958" w14:textId="77777777" w:rsid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11-2012</w:t>
            </w:r>
          </w:p>
          <w:p w14:paraId="52EFDB90" w14:textId="5CB9FBDA" w:rsid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10-2012</w:t>
            </w:r>
          </w:p>
        </w:tc>
        <w:tc>
          <w:tcPr>
            <w:tcW w:w="992" w:type="dxa"/>
          </w:tcPr>
          <w:p w14:paraId="61DFE240" w14:textId="77777777" w:rsidR="00C83F2F" w:rsidRDefault="00C83F2F" w:rsidP="00251D6F">
            <w:pPr>
              <w:tabs>
                <w:tab w:val="left" w:pos="555"/>
              </w:tabs>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69</w:t>
            </w:r>
          </w:p>
          <w:p w14:paraId="56C71581" w14:textId="4EFD4EB8" w:rsidR="00C83F2F" w:rsidRDefault="00C83F2F" w:rsidP="00251D6F">
            <w:pPr>
              <w:tabs>
                <w:tab w:val="left" w:pos="555"/>
              </w:tabs>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63</w:t>
            </w:r>
          </w:p>
        </w:tc>
        <w:tc>
          <w:tcPr>
            <w:tcW w:w="3828" w:type="dxa"/>
          </w:tcPr>
          <w:p w14:paraId="56015807" w14:textId="77777777" w:rsid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Humans</w:t>
            </w:r>
          </w:p>
          <w:p w14:paraId="2E90C8CF" w14:textId="48704CF3" w:rsid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6E905EC2" w14:textId="76867E3C" w:rsid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All ages; UTI, SSTI, carriage</w:t>
            </w:r>
          </w:p>
          <w:p w14:paraId="037489F7" w14:textId="53B2EA17" w:rsid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 (29 herds)</w:t>
            </w:r>
          </w:p>
        </w:tc>
      </w:tr>
      <w:tr w:rsidR="00C83F2F" w:rsidRPr="00E77ED3" w14:paraId="47BDB7F9" w14:textId="77777777" w:rsidTr="00251D6F">
        <w:trPr>
          <w:trHeight w:val="681"/>
        </w:trPr>
        <w:tc>
          <w:tcPr>
            <w:tcW w:w="2405" w:type="dxa"/>
          </w:tcPr>
          <w:p w14:paraId="1EB41AA8" w14:textId="409B9483" w:rsidR="00C83F2F" w:rsidRPr="00E77ED3"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 xml:space="preserve">France </w:t>
            </w:r>
            <w:r w:rsidR="00432B2D">
              <w:rPr>
                <w:rFonts w:ascii="Times New Roman" w:hAnsi="Times New Roman"/>
                <w:color w:val="000000"/>
                <w:shd w:val="clear" w:color="auto" w:fill="FFFFFF"/>
              </w:rPr>
              <w:fldChar w:fldCharType="begin">
                <w:fldData xml:space="preserve">PEVuZE5vdGU+PENpdGU+PEF1dGhvcj5BbG1laWRhPC9BdXRob3I+PFllYXI+MjAxNjwvWWVhcj48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BbG1laWRhPC9BdXRob3I+PFllYXI+MjAxNjwvWWVhcj48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00432B2D">
              <w:rPr>
                <w:rFonts w:ascii="Times New Roman" w:hAnsi="Times New Roman"/>
                <w:color w:val="000000"/>
                <w:shd w:val="clear" w:color="auto" w:fill="FFFFFF"/>
              </w:rPr>
            </w:r>
            <w:r w:rsidR="00432B2D">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1]</w:t>
            </w:r>
            <w:r w:rsidR="00432B2D">
              <w:rPr>
                <w:rFonts w:ascii="Times New Roman" w:hAnsi="Times New Roman"/>
                <w:color w:val="000000"/>
                <w:shd w:val="clear" w:color="auto" w:fill="FFFFFF"/>
              </w:rPr>
              <w:fldChar w:fldCharType="end"/>
            </w:r>
          </w:p>
        </w:tc>
        <w:tc>
          <w:tcPr>
            <w:tcW w:w="1701" w:type="dxa"/>
          </w:tcPr>
          <w:p w14:paraId="7E6F50EE" w14:textId="77777777" w:rsidR="00C83F2F" w:rsidRPr="00E77ED3"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996-1997</w:t>
            </w:r>
          </w:p>
        </w:tc>
        <w:tc>
          <w:tcPr>
            <w:tcW w:w="992" w:type="dxa"/>
          </w:tcPr>
          <w:p w14:paraId="0F80B99E" w14:textId="77777777" w:rsidR="00C83F2F" w:rsidRPr="00E77ED3" w:rsidRDefault="00C83F2F" w:rsidP="00251D6F">
            <w:pPr>
              <w:tabs>
                <w:tab w:val="left" w:pos="555"/>
              </w:tabs>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3</w:t>
            </w:r>
          </w:p>
        </w:tc>
        <w:tc>
          <w:tcPr>
            <w:tcW w:w="3828" w:type="dxa"/>
          </w:tcPr>
          <w:p w14:paraId="585D9F50" w14:textId="77777777" w:rsidR="00C83F2F" w:rsidRPr="00E77ED3"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 xml:space="preserve">Cattle </w:t>
            </w:r>
          </w:p>
        </w:tc>
        <w:tc>
          <w:tcPr>
            <w:tcW w:w="4819" w:type="dxa"/>
          </w:tcPr>
          <w:p w14:paraId="1AB5B3C1" w14:textId="77777777" w:rsidR="00C83F2F" w:rsidRPr="00E77ED3"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p>
        </w:tc>
      </w:tr>
      <w:tr w:rsidR="00CB0B34" w:rsidRPr="00E77ED3" w14:paraId="2CD1D57D" w14:textId="77777777" w:rsidTr="00E77ED3">
        <w:trPr>
          <w:trHeight w:val="681"/>
        </w:trPr>
        <w:tc>
          <w:tcPr>
            <w:tcW w:w="2405" w:type="dxa"/>
          </w:tcPr>
          <w:p w14:paraId="688F7EE9" w14:textId="79E840F7" w:rsidR="00CB0B34" w:rsidRDefault="00CB0B34"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Ghana [3]</w:t>
            </w:r>
          </w:p>
        </w:tc>
        <w:tc>
          <w:tcPr>
            <w:tcW w:w="1701" w:type="dxa"/>
          </w:tcPr>
          <w:p w14:paraId="6404A2C2" w14:textId="5C5EB7D7" w:rsidR="00CB0B34" w:rsidRDefault="00CB0B34" w:rsidP="00251D6F">
            <w:pPr>
              <w:spacing w:line="240" w:lineRule="auto"/>
              <w:contextualSpacing/>
              <w:rPr>
                <w:rFonts w:ascii="Times New Roman" w:hAnsi="Times New Roman"/>
                <w:color w:val="000000"/>
              </w:rPr>
            </w:pPr>
            <w:r>
              <w:rPr>
                <w:rFonts w:ascii="Times New Roman" w:hAnsi="Times New Roman"/>
                <w:color w:val="000000"/>
              </w:rPr>
              <w:t>2016</w:t>
            </w:r>
          </w:p>
        </w:tc>
        <w:tc>
          <w:tcPr>
            <w:tcW w:w="992" w:type="dxa"/>
          </w:tcPr>
          <w:p w14:paraId="20E4DED2" w14:textId="38BF87A0" w:rsidR="00CB0B34" w:rsidRDefault="00CB0B34"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4</w:t>
            </w:r>
          </w:p>
        </w:tc>
        <w:tc>
          <w:tcPr>
            <w:tcW w:w="3828" w:type="dxa"/>
          </w:tcPr>
          <w:p w14:paraId="0744D8D0" w14:textId="7E9CE86F" w:rsidR="00CB0B34" w:rsidRDefault="00CB0B34"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Nile tilapia</w:t>
            </w:r>
          </w:p>
        </w:tc>
        <w:tc>
          <w:tcPr>
            <w:tcW w:w="4819" w:type="dxa"/>
          </w:tcPr>
          <w:p w14:paraId="773E51B7" w14:textId="2982677E" w:rsidR="00CB0B34" w:rsidRDefault="00CB0B34"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Disease</w:t>
            </w:r>
          </w:p>
        </w:tc>
      </w:tr>
      <w:tr w:rsidR="00D60FC2" w:rsidRPr="00E77ED3" w14:paraId="0EFDE713" w14:textId="77777777" w:rsidTr="00E77ED3">
        <w:trPr>
          <w:trHeight w:val="681"/>
        </w:trPr>
        <w:tc>
          <w:tcPr>
            <w:tcW w:w="2405" w:type="dxa"/>
          </w:tcPr>
          <w:p w14:paraId="65DCA3E0" w14:textId="340E4F0F"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 xml:space="preserve">Honduras </w:t>
            </w:r>
            <w:r w:rsidR="009D3C8B">
              <w:rPr>
                <w:rFonts w:ascii="Times New Roman" w:hAnsi="Times New Roman"/>
                <w:color w:val="000000"/>
                <w:shd w:val="clear" w:color="auto" w:fill="FFFFFF"/>
              </w:rPr>
              <w:fldChar w:fldCharType="begin">
                <w:fldData xml:space="preserve">PEVuZE5vdGU+PENpdGU+PEF1dGhvcj5LYXdhc2FraTwvQXV0aG9yPjxZZWFyPjIwMTg8L1llYXI+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=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LYXdhc2FraTwvQXV0aG9yPjxZZWFyPjIwMTg8L1llYXI+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=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3]</w:t>
            </w:r>
            <w:r w:rsidR="009D3C8B">
              <w:rPr>
                <w:rFonts w:ascii="Times New Roman" w:hAnsi="Times New Roman"/>
                <w:color w:val="000000"/>
                <w:shd w:val="clear" w:color="auto" w:fill="FFFFFF"/>
              </w:rPr>
              <w:fldChar w:fldCharType="end"/>
            </w:r>
          </w:p>
        </w:tc>
        <w:tc>
          <w:tcPr>
            <w:tcW w:w="1701" w:type="dxa"/>
          </w:tcPr>
          <w:p w14:paraId="5C87A8CE" w14:textId="7E978467" w:rsidR="00D60FC2" w:rsidRPr="00D60FC2" w:rsidRDefault="00D60FC2" w:rsidP="00251D6F">
            <w:pPr>
              <w:spacing w:line="240" w:lineRule="auto"/>
              <w:contextualSpacing/>
              <w:rPr>
                <w:rFonts w:ascii="Times New Roman" w:hAnsi="Times New Roman"/>
                <w:color w:val="000000"/>
              </w:rPr>
            </w:pPr>
            <w:r>
              <w:rPr>
                <w:rFonts w:ascii="Times New Roman" w:hAnsi="Times New Roman"/>
                <w:color w:val="000000"/>
              </w:rPr>
              <w:t>2014</w:t>
            </w:r>
          </w:p>
        </w:tc>
        <w:tc>
          <w:tcPr>
            <w:tcW w:w="992" w:type="dxa"/>
          </w:tcPr>
          <w:p w14:paraId="5B63DE45" w14:textId="686F0F04"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9</w:t>
            </w:r>
          </w:p>
        </w:tc>
        <w:tc>
          <w:tcPr>
            <w:tcW w:w="3828" w:type="dxa"/>
          </w:tcPr>
          <w:p w14:paraId="2152EB70" w14:textId="2621D620"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Nile tilapia</w:t>
            </w:r>
          </w:p>
        </w:tc>
        <w:tc>
          <w:tcPr>
            <w:tcW w:w="4819" w:type="dxa"/>
          </w:tcPr>
          <w:p w14:paraId="051EF086" w14:textId="0A7F2574"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Disease</w:t>
            </w:r>
          </w:p>
        </w:tc>
      </w:tr>
      <w:tr w:rsidR="008A0051" w:rsidRPr="00E77ED3" w14:paraId="5F164DE9" w14:textId="77777777" w:rsidTr="00E77ED3">
        <w:trPr>
          <w:trHeight w:val="681"/>
        </w:trPr>
        <w:tc>
          <w:tcPr>
            <w:tcW w:w="2405" w:type="dxa"/>
          </w:tcPr>
          <w:p w14:paraId="089C1A98" w14:textId="2C3C50A9"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Iceland </w:t>
            </w:r>
            <w:r w:rsidRPr="00C01F27">
              <w:rPr>
                <w:rFonts w:ascii="Times New Roman" w:hAnsi="Times New Roman"/>
                <w:color w:val="000000"/>
                <w:shd w:val="clear" w:color="auto" w:fill="FFFFFF"/>
              </w:rPr>
              <w:fldChar w:fldCharType="begin">
                <w:fldData xml:space="preserve">PEVuZE5vdGU+PENpdGU+PEF1dGhvcj5Cam9ybnNkb3R0aXI8L0F1dGhvcj48WWVhcj4yMDE2PC9Z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Cam9ybnNkb3R0aXI8L0F1dGhvcj48WWVhcj4yMDE2PC9Z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Pr="00C01F27">
              <w:rPr>
                <w:rFonts w:ascii="Times New Roman" w:hAnsi="Times New Roman"/>
                <w:color w:val="000000"/>
                <w:shd w:val="clear" w:color="auto" w:fill="FFFFFF"/>
              </w:rPr>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2]</w:t>
            </w:r>
            <w:r w:rsidRPr="00C01F27">
              <w:rPr>
                <w:rFonts w:ascii="Times New Roman" w:hAnsi="Times New Roman"/>
                <w:color w:val="000000"/>
                <w:shd w:val="clear" w:color="auto" w:fill="FFFFFF"/>
              </w:rPr>
              <w:fldChar w:fldCharType="end"/>
            </w:r>
          </w:p>
        </w:tc>
        <w:tc>
          <w:tcPr>
            <w:tcW w:w="1701" w:type="dxa"/>
          </w:tcPr>
          <w:p w14:paraId="67B4E965"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rPr>
              <w:t>1975-2014</w:t>
            </w:r>
          </w:p>
        </w:tc>
        <w:tc>
          <w:tcPr>
            <w:tcW w:w="992" w:type="dxa"/>
          </w:tcPr>
          <w:p w14:paraId="226AC007"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145</w:t>
            </w:r>
          </w:p>
        </w:tc>
        <w:tc>
          <w:tcPr>
            <w:tcW w:w="3828" w:type="dxa"/>
          </w:tcPr>
          <w:p w14:paraId="74559B71"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adults)</w:t>
            </w:r>
          </w:p>
        </w:tc>
        <w:tc>
          <w:tcPr>
            <w:tcW w:w="4819" w:type="dxa"/>
          </w:tcPr>
          <w:p w14:paraId="13392228"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 disease</w:t>
            </w:r>
          </w:p>
        </w:tc>
      </w:tr>
      <w:tr w:rsidR="00D60FC2" w:rsidRPr="00E77ED3" w14:paraId="6FEE28A2" w14:textId="77777777" w:rsidTr="00E77ED3">
        <w:trPr>
          <w:trHeight w:val="681"/>
        </w:trPr>
        <w:tc>
          <w:tcPr>
            <w:tcW w:w="2405" w:type="dxa"/>
          </w:tcPr>
          <w:p w14:paraId="3FCB4F2C" w14:textId="1A725A18"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Italy (b)</w:t>
            </w:r>
          </w:p>
        </w:tc>
        <w:tc>
          <w:tcPr>
            <w:tcW w:w="1701" w:type="dxa"/>
          </w:tcPr>
          <w:p w14:paraId="75A9318F" w14:textId="6E771EBC" w:rsidR="00D60FC2" w:rsidRDefault="00466141"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03-2008</w:t>
            </w:r>
          </w:p>
        </w:tc>
        <w:tc>
          <w:tcPr>
            <w:tcW w:w="992" w:type="dxa"/>
          </w:tcPr>
          <w:p w14:paraId="76DF2E56" w14:textId="2280CC19" w:rsidR="00D60FC2" w:rsidRDefault="00466141" w:rsidP="00251D6F">
            <w:pPr>
              <w:tabs>
                <w:tab w:val="left" w:pos="555"/>
              </w:tabs>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1</w:t>
            </w:r>
          </w:p>
        </w:tc>
        <w:tc>
          <w:tcPr>
            <w:tcW w:w="3828" w:type="dxa"/>
          </w:tcPr>
          <w:p w14:paraId="6B018EF4" w14:textId="2EEC5F64"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35D60E44" w14:textId="4E4A0A9C"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p>
        </w:tc>
      </w:tr>
      <w:tr w:rsidR="00E77ED3" w:rsidRPr="00E77ED3" w14:paraId="5E277756" w14:textId="77777777" w:rsidTr="00E77ED3">
        <w:trPr>
          <w:trHeight w:val="681"/>
        </w:trPr>
        <w:tc>
          <w:tcPr>
            <w:tcW w:w="2405" w:type="dxa"/>
          </w:tcPr>
          <w:p w14:paraId="556E3BAC" w14:textId="688BAD14" w:rsid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Norway [21]</w:t>
            </w:r>
          </w:p>
        </w:tc>
        <w:tc>
          <w:tcPr>
            <w:tcW w:w="1701" w:type="dxa"/>
          </w:tcPr>
          <w:p w14:paraId="00F41C11" w14:textId="486ED513" w:rsidR="00E77ED3" w:rsidRPr="00E77ED3"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13-2014</w:t>
            </w:r>
          </w:p>
        </w:tc>
        <w:tc>
          <w:tcPr>
            <w:tcW w:w="992" w:type="dxa"/>
          </w:tcPr>
          <w:p w14:paraId="2FE55ED7" w14:textId="7CA95B1A" w:rsidR="00E77ED3" w:rsidRPr="00E77ED3" w:rsidRDefault="00E14348" w:rsidP="00251D6F">
            <w:pPr>
              <w:tabs>
                <w:tab w:val="left" w:pos="555"/>
              </w:tabs>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54</w:t>
            </w:r>
          </w:p>
        </w:tc>
        <w:tc>
          <w:tcPr>
            <w:tcW w:w="3828" w:type="dxa"/>
          </w:tcPr>
          <w:p w14:paraId="0D742D76" w14:textId="079851F5" w:rsid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3D00AE32" w14:textId="79C4EF3B" w:rsid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r w:rsidR="00E14348">
              <w:rPr>
                <w:rFonts w:ascii="Times New Roman" w:hAnsi="Times New Roman"/>
                <w:color w:val="000000"/>
                <w:shd w:val="clear" w:color="auto" w:fill="FFFFFF"/>
              </w:rPr>
              <w:t>, rectal swabs, vaginal swabs, farm environment</w:t>
            </w:r>
            <w:r w:rsidR="00582543">
              <w:rPr>
                <w:rFonts w:ascii="Times New Roman" w:hAnsi="Times New Roman"/>
                <w:color w:val="000000"/>
                <w:shd w:val="clear" w:color="auto" w:fill="FFFFFF"/>
              </w:rPr>
              <w:t xml:space="preserve"> (14 farms)</w:t>
            </w:r>
          </w:p>
        </w:tc>
      </w:tr>
      <w:tr w:rsidR="008A0051" w:rsidRPr="00E77ED3" w14:paraId="3A279FEB" w14:textId="77777777" w:rsidTr="00E77ED3">
        <w:trPr>
          <w:trHeight w:val="681"/>
        </w:trPr>
        <w:tc>
          <w:tcPr>
            <w:tcW w:w="2405" w:type="dxa"/>
          </w:tcPr>
          <w:p w14:paraId="75B7BED4" w14:textId="109535BA"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Poland </w:t>
            </w:r>
            <w:r w:rsidRPr="00C01F27">
              <w:rPr>
                <w:rFonts w:ascii="Times New Roman" w:hAnsi="Times New Roman"/>
                <w:color w:val="000000"/>
                <w:shd w:val="clear" w:color="auto" w:fill="FFFFFF"/>
              </w:rPr>
              <w:fldChar w:fldCharType="begin">
                <w:fldData xml:space="preserve">PEVuZE5vdGU+PENpdGU+PEF1dGhvcj5TYWRvd3k8L0F1dGhvcj48WWVhcj4yMDEwPC9ZZWFyPjxS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TYWRvd3k8L0F1dGhvcj48WWVhcj4yMDEwPC9ZZWFyPjxS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Pr="00C01F27">
              <w:rPr>
                <w:rFonts w:ascii="Times New Roman" w:hAnsi="Times New Roman"/>
                <w:color w:val="000000"/>
                <w:shd w:val="clear" w:color="auto" w:fill="FFFFFF"/>
              </w:rPr>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3]</w:t>
            </w:r>
            <w:r w:rsidRPr="00C01F27">
              <w:rPr>
                <w:rFonts w:ascii="Times New Roman" w:hAnsi="Times New Roman"/>
                <w:color w:val="000000"/>
                <w:shd w:val="clear" w:color="auto" w:fill="FFFFFF"/>
              </w:rPr>
              <w:fldChar w:fldCharType="end"/>
            </w:r>
          </w:p>
        </w:tc>
        <w:tc>
          <w:tcPr>
            <w:tcW w:w="1701" w:type="dxa"/>
          </w:tcPr>
          <w:p w14:paraId="2520CD65"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1996-2005</w:t>
            </w:r>
          </w:p>
        </w:tc>
        <w:tc>
          <w:tcPr>
            <w:tcW w:w="992" w:type="dxa"/>
          </w:tcPr>
          <w:p w14:paraId="76745143" w14:textId="77777777" w:rsidR="008A0051" w:rsidRPr="00C01F27" w:rsidRDefault="008A0051" w:rsidP="00251D6F">
            <w:pPr>
              <w:tabs>
                <w:tab w:val="left" w:pos="555"/>
              </w:tabs>
              <w:spacing w:line="240" w:lineRule="auto"/>
              <w:contextualSpacing/>
              <w:rPr>
                <w:rFonts w:ascii="Times New Roman" w:hAnsi="Times New Roman"/>
              </w:rPr>
            </w:pPr>
            <w:r w:rsidRPr="00C01F27">
              <w:rPr>
                <w:rFonts w:ascii="Times New Roman" w:hAnsi="Times New Roman"/>
                <w:color w:val="000000"/>
                <w:shd w:val="clear" w:color="auto" w:fill="FFFFFF"/>
              </w:rPr>
              <w:t>114</w:t>
            </w:r>
          </w:p>
        </w:tc>
        <w:tc>
          <w:tcPr>
            <w:tcW w:w="3828" w:type="dxa"/>
          </w:tcPr>
          <w:p w14:paraId="675E72AB"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all ages</w:t>
            </w:r>
          </w:p>
        </w:tc>
        <w:tc>
          <w:tcPr>
            <w:tcW w:w="4819" w:type="dxa"/>
          </w:tcPr>
          <w:p w14:paraId="2D6209BA"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 and carriage</w:t>
            </w:r>
          </w:p>
        </w:tc>
      </w:tr>
      <w:tr w:rsidR="008A0051" w:rsidRPr="00E77ED3" w14:paraId="1911437A" w14:textId="77777777" w:rsidTr="00E77ED3">
        <w:trPr>
          <w:trHeight w:val="681"/>
        </w:trPr>
        <w:tc>
          <w:tcPr>
            <w:tcW w:w="2405" w:type="dxa"/>
          </w:tcPr>
          <w:p w14:paraId="1D2EC59A" w14:textId="455055D8"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lastRenderedPageBreak/>
              <w:t xml:space="preserve">Portugal </w:t>
            </w:r>
            <w:r w:rsidRPr="00C01F27">
              <w:rPr>
                <w:rFonts w:ascii="Times New Roman" w:hAnsi="Times New Roman"/>
                <w:color w:val="000000"/>
                <w:shd w:val="clear" w:color="auto" w:fill="FFFFFF"/>
              </w:rPr>
              <w:fldChar w:fldCharType="begin">
                <w:fldData xml:space="preserve">PEVuZE5vdGU+PENpdGU+PEF1dGhvcj5NYXJ0aW5zPC9BdXRob3I+PFllYXI+MjAwNzwvWWVhcj48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NYXJ0aW5zPC9BdXRob3I+PFllYXI+MjAwNzwvWWVhcj48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Pr="00C01F27">
              <w:rPr>
                <w:rFonts w:ascii="Times New Roman" w:hAnsi="Times New Roman"/>
                <w:color w:val="000000"/>
                <w:shd w:val="clear" w:color="auto" w:fill="FFFFFF"/>
              </w:rPr>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4]</w:t>
            </w:r>
            <w:r w:rsidRPr="00C01F27">
              <w:rPr>
                <w:rFonts w:ascii="Times New Roman" w:hAnsi="Times New Roman"/>
                <w:color w:val="000000"/>
                <w:shd w:val="clear" w:color="auto" w:fill="FFFFFF"/>
              </w:rPr>
              <w:fldChar w:fldCharType="end"/>
            </w:r>
          </w:p>
        </w:tc>
        <w:tc>
          <w:tcPr>
            <w:tcW w:w="1701" w:type="dxa"/>
          </w:tcPr>
          <w:p w14:paraId="265F6682"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000-2004</w:t>
            </w:r>
          </w:p>
        </w:tc>
        <w:tc>
          <w:tcPr>
            <w:tcW w:w="992" w:type="dxa"/>
          </w:tcPr>
          <w:p w14:paraId="34EC6098"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75</w:t>
            </w:r>
          </w:p>
        </w:tc>
        <w:tc>
          <w:tcPr>
            <w:tcW w:w="3828" w:type="dxa"/>
          </w:tcPr>
          <w:p w14:paraId="6B42791D"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neonates/pregnant women)</w:t>
            </w:r>
          </w:p>
        </w:tc>
        <w:tc>
          <w:tcPr>
            <w:tcW w:w="4819" w:type="dxa"/>
          </w:tcPr>
          <w:p w14:paraId="702D3BD4"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 disease /colonization</w:t>
            </w:r>
          </w:p>
        </w:tc>
      </w:tr>
      <w:tr w:rsidR="008A0051" w:rsidRPr="00E77ED3" w14:paraId="65204942" w14:textId="77777777" w:rsidTr="00E77ED3">
        <w:trPr>
          <w:trHeight w:val="681"/>
        </w:trPr>
        <w:tc>
          <w:tcPr>
            <w:tcW w:w="2405" w:type="dxa"/>
          </w:tcPr>
          <w:p w14:paraId="465667B3" w14:textId="4950BF4A"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Portugal </w:t>
            </w:r>
            <w:r w:rsidRPr="00C01F27">
              <w:rPr>
                <w:rFonts w:ascii="Times New Roman" w:hAnsi="Times New Roman"/>
                <w:color w:val="000000"/>
                <w:shd w:val="clear" w:color="auto" w:fill="FFFFFF"/>
              </w:rPr>
              <w:fldChar w:fldCharType="begin">
                <w:fldData xml:space="preserve">PEVuZE5vdGU+PENpdGU+PEF1dGhvcj5NYXJ0aW5zPC9BdXRob3I+PFllYXI+MjAxMjwvWWVhcj48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NYXJ0aW5zPC9BdXRob3I+PFllYXI+MjAxMjwvWWVhcj48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Pr="00C01F27">
              <w:rPr>
                <w:rFonts w:ascii="Times New Roman" w:hAnsi="Times New Roman"/>
                <w:color w:val="000000"/>
                <w:shd w:val="clear" w:color="auto" w:fill="FFFFFF"/>
              </w:rPr>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5]</w:t>
            </w:r>
            <w:r w:rsidRPr="00C01F27">
              <w:rPr>
                <w:rFonts w:ascii="Times New Roman" w:hAnsi="Times New Roman"/>
                <w:color w:val="000000"/>
                <w:shd w:val="clear" w:color="auto" w:fill="FFFFFF"/>
              </w:rPr>
              <w:fldChar w:fldCharType="end"/>
            </w:r>
          </w:p>
        </w:tc>
        <w:tc>
          <w:tcPr>
            <w:tcW w:w="1701" w:type="dxa"/>
          </w:tcPr>
          <w:p w14:paraId="7BD529B2"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001-2008</w:t>
            </w:r>
          </w:p>
        </w:tc>
        <w:tc>
          <w:tcPr>
            <w:tcW w:w="992" w:type="dxa"/>
          </w:tcPr>
          <w:p w14:paraId="3BAD928B"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25</w:t>
            </w:r>
          </w:p>
        </w:tc>
        <w:tc>
          <w:tcPr>
            <w:tcW w:w="3828" w:type="dxa"/>
          </w:tcPr>
          <w:p w14:paraId="0CDBA229"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adults)</w:t>
            </w:r>
          </w:p>
        </w:tc>
        <w:tc>
          <w:tcPr>
            <w:tcW w:w="4819" w:type="dxa"/>
          </w:tcPr>
          <w:p w14:paraId="60E8B331"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 disease</w:t>
            </w:r>
          </w:p>
        </w:tc>
      </w:tr>
      <w:tr w:rsidR="008A0051" w:rsidRPr="00E77ED3" w14:paraId="4C6C9E4B" w14:textId="77777777" w:rsidTr="00E77ED3">
        <w:trPr>
          <w:trHeight w:val="681"/>
        </w:trPr>
        <w:tc>
          <w:tcPr>
            <w:tcW w:w="2405" w:type="dxa"/>
          </w:tcPr>
          <w:p w14:paraId="22A761B0" w14:textId="52B43188"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Portugal </w:t>
            </w:r>
            <w:r w:rsidRPr="00C01F27">
              <w:rPr>
                <w:rFonts w:ascii="Times New Roman" w:hAnsi="Times New Roman"/>
                <w:color w:val="000000"/>
                <w:shd w:val="clear" w:color="auto" w:fill="FFFFFF"/>
              </w:rPr>
              <w:fldChar w:fldCharType="begin"/>
            </w:r>
            <w:r w:rsidR="009D3C8B">
              <w:rPr>
                <w:rFonts w:ascii="Times New Roman" w:hAnsi="Times New Roman"/>
                <w:color w:val="000000"/>
                <w:shd w:val="clear" w:color="auto" w:fill="FFFFFF"/>
              </w:rPr>
              <w:instrText xml:space="preserve"> ADDIN EN.CITE &lt;EndNote&gt;&lt;Cite&gt;&lt;Author&gt;Martins&lt;/Author&gt;&lt;Year&gt;2017&lt;/Year&gt;&lt;RecNum&gt;120&lt;/RecNum&gt;&lt;DisplayText&gt;[16]&lt;/DisplayText&gt;&lt;record&gt;&lt;rec-number&gt;120&lt;/rec-number&gt;&lt;foreign-keys&gt;&lt;key app="EN" db-id="2x220rw9rpwpd1ev5vnpvrt3eva0sw9veddr" timestamp="1539103584" guid="05a3c591-816a-4701-a8bf-0cd801c39f87"&gt;120&lt;/key&gt;&lt;key app="ENWeb" db-id=""&gt;0&lt;/key&gt;&lt;/foreign-keys&gt;&lt;ref-type name="Journal Article"&gt;17&lt;/ref-type&gt;&lt;contributors&gt;&lt;authors&gt;&lt;author&gt;Martins, E. R.&lt;/author&gt;&lt;author&gt;Pedroso-Roussado, C.&lt;/author&gt;&lt;author&gt;Melo-Cristino, J.&lt;/author&gt;&lt;author&gt;Ramirez, M.&lt;/author&gt;&lt;author&gt;Portuguese Group for the Study of Streptococcal, Infections&lt;/author&gt;&lt;/authors&gt;&lt;/contributors&gt;&lt;auth-address&gt;Faculdade de Medicina, Instituto de Microbiologia, Instituto de Medicina Molecular, Universidade de Lisboa Lisbon, Portugal.&lt;/auth-address&gt;&lt;titles&gt;&lt;title&gt;Streptococcus agalactiae Causing Neonatal Infections in Portugal (2005-2015): Diversification and Emergence of a CC17/PI-2b Multidrug Resistant Sublineage&lt;/title&gt;&lt;secondary-title&gt;Front Microbiol&lt;/secondary-title&gt;&lt;/titles&gt;&lt;periodical&gt;&lt;full-title&gt;Front Microbiol&lt;/full-title&gt;&lt;/periodical&gt;&lt;pages&gt;499&lt;/pages&gt;&lt;volume&gt;8&lt;/volume&gt;&lt;edition&gt;2017/04/13&lt;/edition&gt;&lt;keywords&gt;&lt;keyword&gt;Cc17&lt;/keyword&gt;&lt;keyword&gt;Streptococcus agalactiae&lt;/keyword&gt;&lt;keyword&gt;antimicrobial resistance&lt;/keyword&gt;&lt;keyword&gt;invasive disease&lt;/keyword&gt;&lt;keyword&gt;neonates&lt;/keyword&gt;&lt;/keywords&gt;&lt;dates&gt;&lt;year&gt;2017&lt;/year&gt;&lt;/dates&gt;&lt;isbn&gt;1664-302X (Print)&amp;#xD;1664-302X (Linking)&lt;/isbn&gt;&lt;accession-num&gt;28400757&lt;/accession-num&gt;&lt;urls&gt;&lt;related-urls&gt;&lt;url&gt;https://www.ncbi.nlm.nih.gov/pubmed/28400757&lt;/url&gt;&lt;/related-urls&gt;&lt;/urls&gt;&lt;custom2&gt;PMC5368217&lt;/custom2&gt;&lt;electronic-resource-num&gt;10.3389/fmicb.2017.00499&lt;/electronic-resource-num&gt;&lt;/record&gt;&lt;/Cite&gt;&lt;/EndNote&gt;</w:instrText>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6]</w:t>
            </w:r>
            <w:r w:rsidRPr="00C01F27">
              <w:rPr>
                <w:rFonts w:ascii="Times New Roman" w:hAnsi="Times New Roman"/>
                <w:color w:val="000000"/>
                <w:shd w:val="clear" w:color="auto" w:fill="FFFFFF"/>
              </w:rPr>
              <w:fldChar w:fldCharType="end"/>
            </w:r>
          </w:p>
        </w:tc>
        <w:tc>
          <w:tcPr>
            <w:tcW w:w="1701" w:type="dxa"/>
          </w:tcPr>
          <w:p w14:paraId="0A5B6852"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005-2015</w:t>
            </w:r>
          </w:p>
        </w:tc>
        <w:tc>
          <w:tcPr>
            <w:tcW w:w="992" w:type="dxa"/>
          </w:tcPr>
          <w:p w14:paraId="6FBDBAEC"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18</w:t>
            </w:r>
          </w:p>
        </w:tc>
        <w:tc>
          <w:tcPr>
            <w:tcW w:w="3828" w:type="dxa"/>
          </w:tcPr>
          <w:p w14:paraId="5CB8E538"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neonates)</w:t>
            </w:r>
          </w:p>
        </w:tc>
        <w:tc>
          <w:tcPr>
            <w:tcW w:w="4819" w:type="dxa"/>
          </w:tcPr>
          <w:p w14:paraId="3C3E8E5A"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 disease</w:t>
            </w:r>
          </w:p>
        </w:tc>
      </w:tr>
      <w:tr w:rsidR="008A0051" w:rsidRPr="00E77ED3" w14:paraId="7040A3D5" w14:textId="77777777" w:rsidTr="00E77ED3">
        <w:trPr>
          <w:trHeight w:val="681"/>
        </w:trPr>
        <w:tc>
          <w:tcPr>
            <w:tcW w:w="2405" w:type="dxa"/>
          </w:tcPr>
          <w:p w14:paraId="7E0173DE" w14:textId="421898FF"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Portugal </w:t>
            </w:r>
            <w:r w:rsidRPr="00C01F27">
              <w:rPr>
                <w:rFonts w:ascii="Times New Roman" w:hAnsi="Times New Roman"/>
                <w:color w:val="000000"/>
                <w:shd w:val="clear" w:color="auto" w:fill="FFFFFF"/>
              </w:rPr>
              <w:fldChar w:fldCharType="begin"/>
            </w:r>
            <w:r w:rsidR="009D3C8B">
              <w:rPr>
                <w:rFonts w:ascii="Times New Roman" w:hAnsi="Times New Roman"/>
                <w:color w:val="000000"/>
                <w:shd w:val="clear" w:color="auto" w:fill="FFFFFF"/>
              </w:rPr>
              <w:instrText xml:space="preserve"> ADDIN EN.CITE &lt;EndNote&gt;&lt;Cite&gt;&lt;Author&gt;Lopes&lt;/Author&gt;&lt;Year&gt;2018&lt;/Year&gt;&lt;RecNum&gt;232&lt;/RecNum&gt;&lt;DisplayText&gt;[17]&lt;/DisplayText&gt;&lt;record&gt;&lt;rec-number&gt;232&lt;/rec-number&gt;&lt;foreign-keys&gt;&lt;key app="EN" db-id="2x220rw9rpwpd1ev5vnpvrt3eva0sw9veddr" timestamp="1539103718" guid="f143ec68-ed11-4c50-b14b-5f55ca0cb6a8"&gt;232&lt;/key&gt;&lt;/foreign-keys&gt;&lt;ref-type name="Journal Article"&gt;17&lt;/ref-type&gt;&lt;contributors&gt;&lt;authors&gt;&lt;author&gt;Lopes, E.&lt;/author&gt;&lt;author&gt;Fernandes, T.&lt;/author&gt;&lt;author&gt;Machado, M. P.&lt;/author&gt;&lt;author&gt;Carrico, J. A.&lt;/author&gt;&lt;author&gt;Melo-Cristino, J.&lt;/author&gt;&lt;author&gt;Ramirez, M.&lt;/author&gt;&lt;author&gt;Martins, E. R.&lt;/author&gt;&lt;author&gt;The Portuguese Group For The Study Of Streptococcal, Infections&lt;/author&gt;&lt;/authors&gt;&lt;/contributors&gt;&lt;auth-address&gt;These authors contributed equally to this work.&amp;#xD;Institute of Microbiology, Institute of Molecular Medicine, Faculty of Medicine, University of Lisbon, Lisbon, Portugal.&amp;#xD;The members of group are listed at the end of the article.&lt;/auth-address&gt;&lt;titles&gt;&lt;title&gt;Increasing macrolide resistance among Streptococcus agalactiae causing invasive disease in non-pregnant adults was driven by a single capsular-transformed lineage, Portugal, 2009 to 2015&lt;/title&gt;&lt;secondary-title&gt;Euro Surveill&lt;/secondary-title&gt;&lt;/titles&gt;&lt;periodical&gt;&lt;full-title&gt;Euro Surveill&lt;/full-title&gt;&lt;/periodical&gt;&lt;volume&gt;23&lt;/volume&gt;&lt;number&gt;21&lt;/number&gt;&lt;edition&gt;2018/05/31&lt;/edition&gt;&lt;keywords&gt;&lt;keyword&gt;*Streptococcus agalactiae&lt;/keyword&gt;&lt;keyword&gt;*antimicrobial resistance&lt;/keyword&gt;&lt;keyword&gt;*bacterial infections&lt;/keyword&gt;&lt;keyword&gt;*epidemiology&lt;/keyword&gt;&lt;keyword&gt;*invasive streptococcal infections&lt;/keyword&gt;&lt;keyword&gt;*molecular methods&lt;/keyword&gt;&lt;/keywords&gt;&lt;dates&gt;&lt;year&gt;2018&lt;/year&gt;&lt;pub-dates&gt;&lt;date&gt;May&lt;/date&gt;&lt;/pub-dates&gt;&lt;/dates&gt;&lt;isbn&gt;1560-7917 (Electronic)&amp;#xD;1025-496X (Linking)&lt;/isbn&gt;&lt;accession-num&gt;29845930&lt;/accession-num&gt;&lt;urls&gt;&lt;related-urls&gt;&lt;url&gt;https://www.ncbi.nlm.nih.gov/pubmed/29845930&lt;/url&gt;&lt;/related-urls&gt;&lt;/urls&gt;&lt;electronic-resource-num&gt;10.2807/1560-7917.ES.2018.23.21.1700473&lt;/electronic-resource-num&gt;&lt;/record&gt;&lt;/Cite&gt;&lt;/EndNote&gt;</w:instrText>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7]</w:t>
            </w:r>
            <w:r w:rsidRPr="00C01F27">
              <w:rPr>
                <w:rFonts w:ascii="Times New Roman" w:hAnsi="Times New Roman"/>
                <w:color w:val="000000"/>
                <w:shd w:val="clear" w:color="auto" w:fill="FFFFFF"/>
              </w:rPr>
              <w:fldChar w:fldCharType="end"/>
            </w:r>
          </w:p>
          <w:p w14:paraId="18C6F693" w14:textId="77777777" w:rsidR="008A0051" w:rsidRPr="00C01F27" w:rsidRDefault="008A0051" w:rsidP="00251D6F">
            <w:pPr>
              <w:spacing w:line="240" w:lineRule="auto"/>
              <w:contextualSpacing/>
              <w:rPr>
                <w:rFonts w:ascii="Times New Roman" w:hAnsi="Times New Roman"/>
                <w:color w:val="000000"/>
                <w:shd w:val="clear" w:color="auto" w:fill="FFFFFF"/>
              </w:rPr>
            </w:pPr>
          </w:p>
        </w:tc>
        <w:tc>
          <w:tcPr>
            <w:tcW w:w="1701" w:type="dxa"/>
          </w:tcPr>
          <w:p w14:paraId="23EE20AC"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009-2015</w:t>
            </w:r>
          </w:p>
        </w:tc>
        <w:tc>
          <w:tcPr>
            <w:tcW w:w="992" w:type="dxa"/>
          </w:tcPr>
          <w:p w14:paraId="016833F7"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555</w:t>
            </w:r>
          </w:p>
        </w:tc>
        <w:tc>
          <w:tcPr>
            <w:tcW w:w="3828" w:type="dxa"/>
          </w:tcPr>
          <w:p w14:paraId="159E372A"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adults)</w:t>
            </w:r>
          </w:p>
        </w:tc>
        <w:tc>
          <w:tcPr>
            <w:tcW w:w="4819" w:type="dxa"/>
          </w:tcPr>
          <w:p w14:paraId="71B71515"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 disease</w:t>
            </w:r>
          </w:p>
        </w:tc>
      </w:tr>
      <w:tr w:rsidR="008A0051" w:rsidRPr="00E77ED3" w14:paraId="1D79ED51" w14:textId="77777777" w:rsidTr="00E77ED3">
        <w:trPr>
          <w:trHeight w:val="681"/>
        </w:trPr>
        <w:tc>
          <w:tcPr>
            <w:tcW w:w="2405" w:type="dxa"/>
          </w:tcPr>
          <w:p w14:paraId="7ADA244D" w14:textId="12765F11"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Portugal </w:t>
            </w:r>
            <w:r w:rsidR="00D60FC2">
              <w:rPr>
                <w:rFonts w:ascii="Times New Roman" w:hAnsi="Times New Roman"/>
                <w:color w:val="000000"/>
                <w:shd w:val="clear" w:color="auto" w:fill="FFFFFF"/>
              </w:rPr>
              <w:t>(c)</w:t>
            </w:r>
          </w:p>
        </w:tc>
        <w:tc>
          <w:tcPr>
            <w:tcW w:w="1701" w:type="dxa"/>
          </w:tcPr>
          <w:p w14:paraId="1DAF9CFB"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005-2015</w:t>
            </w:r>
          </w:p>
        </w:tc>
        <w:tc>
          <w:tcPr>
            <w:tcW w:w="992" w:type="dxa"/>
          </w:tcPr>
          <w:p w14:paraId="7525F829"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318</w:t>
            </w:r>
          </w:p>
        </w:tc>
        <w:tc>
          <w:tcPr>
            <w:tcW w:w="3828" w:type="dxa"/>
          </w:tcPr>
          <w:p w14:paraId="4CAE38D3"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adults)</w:t>
            </w:r>
          </w:p>
        </w:tc>
        <w:tc>
          <w:tcPr>
            <w:tcW w:w="4819" w:type="dxa"/>
          </w:tcPr>
          <w:p w14:paraId="52C6E146"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Non-invasive disease</w:t>
            </w:r>
          </w:p>
        </w:tc>
      </w:tr>
      <w:tr w:rsidR="00E77ED3" w:rsidRPr="00E77ED3" w14:paraId="18F79D9F" w14:textId="77777777" w:rsidTr="00E77ED3">
        <w:trPr>
          <w:trHeight w:val="681"/>
        </w:trPr>
        <w:tc>
          <w:tcPr>
            <w:tcW w:w="2405" w:type="dxa"/>
          </w:tcPr>
          <w:p w14:paraId="7B02FD3B" w14:textId="71149DAB" w:rsidR="00E77ED3" w:rsidRP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 xml:space="preserve">Portugal </w:t>
            </w:r>
            <w:r w:rsidR="00EF16A9">
              <w:rPr>
                <w:rFonts w:ascii="Times New Roman" w:hAnsi="Times New Roman"/>
                <w:color w:val="000000"/>
                <w:shd w:val="clear" w:color="auto" w:fill="FFFFFF"/>
              </w:rPr>
              <w:fldChar w:fldCharType="begin">
                <w:fldData xml:space="preserve">PEVuZE5vdGU+PENpdGU+PEF1dGhvcj5BbG1laWRhPC9BdXRob3I+PFllYXI+MjAxNjwvWWVhcj48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BbG1laWRhPC9BdXRob3I+PFllYXI+MjAxNjwvWWVhcj48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00EF16A9">
              <w:rPr>
                <w:rFonts w:ascii="Times New Roman" w:hAnsi="Times New Roman"/>
                <w:color w:val="000000"/>
                <w:shd w:val="clear" w:color="auto" w:fill="FFFFFF"/>
              </w:rPr>
            </w:r>
            <w:r w:rsidR="00EF16A9">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1]</w:t>
            </w:r>
            <w:r w:rsidR="00EF16A9">
              <w:rPr>
                <w:rFonts w:ascii="Times New Roman" w:hAnsi="Times New Roman"/>
                <w:color w:val="000000"/>
                <w:shd w:val="clear" w:color="auto" w:fill="FFFFFF"/>
              </w:rPr>
              <w:fldChar w:fldCharType="end"/>
            </w:r>
          </w:p>
        </w:tc>
        <w:tc>
          <w:tcPr>
            <w:tcW w:w="1701" w:type="dxa"/>
          </w:tcPr>
          <w:p w14:paraId="29848BA2" w14:textId="77777777" w:rsid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02-2003</w:t>
            </w:r>
          </w:p>
          <w:p w14:paraId="3CB9C1FC" w14:textId="44893562" w:rsidR="00E77ED3" w:rsidRP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11-2014</w:t>
            </w:r>
          </w:p>
        </w:tc>
        <w:tc>
          <w:tcPr>
            <w:tcW w:w="992" w:type="dxa"/>
          </w:tcPr>
          <w:p w14:paraId="4C56D819" w14:textId="77777777" w:rsid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7</w:t>
            </w:r>
          </w:p>
          <w:p w14:paraId="3D53BCA2" w14:textId="7F6725C4" w:rsidR="00E77ED3" w:rsidRP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97</w:t>
            </w:r>
          </w:p>
        </w:tc>
        <w:tc>
          <w:tcPr>
            <w:tcW w:w="3828" w:type="dxa"/>
          </w:tcPr>
          <w:p w14:paraId="507875C2" w14:textId="426029C2" w:rsidR="00E77ED3" w:rsidRP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384A6453" w14:textId="0286BC8F" w:rsidR="00E77ED3" w:rsidRP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p>
        </w:tc>
      </w:tr>
      <w:tr w:rsidR="00D60FC2" w:rsidRPr="00E77ED3" w14:paraId="420BB4BE" w14:textId="77777777" w:rsidTr="00E77ED3">
        <w:trPr>
          <w:trHeight w:val="681"/>
        </w:trPr>
        <w:tc>
          <w:tcPr>
            <w:tcW w:w="2405" w:type="dxa"/>
          </w:tcPr>
          <w:p w14:paraId="5D576D34" w14:textId="002FE794" w:rsidR="00D60FC2" w:rsidRPr="00D60FC2" w:rsidRDefault="00D60FC2" w:rsidP="00251D6F">
            <w:pPr>
              <w:spacing w:line="240" w:lineRule="auto"/>
              <w:contextualSpacing/>
              <w:rPr>
                <w:rFonts w:ascii="Times New Roman" w:hAnsi="Times New Roman"/>
                <w:bCs/>
                <w:color w:val="000000"/>
              </w:rPr>
            </w:pPr>
            <w:r>
              <w:rPr>
                <w:rFonts w:ascii="Times New Roman" w:hAnsi="Times New Roman"/>
                <w:bCs/>
                <w:color w:val="000000"/>
              </w:rPr>
              <w:t>Scotland (d)</w:t>
            </w:r>
          </w:p>
        </w:tc>
        <w:tc>
          <w:tcPr>
            <w:tcW w:w="1701" w:type="dxa"/>
          </w:tcPr>
          <w:p w14:paraId="7E053F73" w14:textId="13559E03" w:rsidR="00D60FC2" w:rsidRPr="00D60FC2" w:rsidRDefault="00582543" w:rsidP="00251D6F">
            <w:pPr>
              <w:spacing w:line="240" w:lineRule="auto"/>
              <w:contextualSpacing/>
              <w:rPr>
                <w:rFonts w:ascii="Times New Roman" w:hAnsi="Times New Roman"/>
                <w:color w:val="000000"/>
              </w:rPr>
            </w:pPr>
            <w:r>
              <w:rPr>
                <w:rFonts w:ascii="Times New Roman" w:hAnsi="Times New Roman"/>
                <w:color w:val="000000"/>
              </w:rPr>
              <w:t>2001-2015</w:t>
            </w:r>
          </w:p>
        </w:tc>
        <w:tc>
          <w:tcPr>
            <w:tcW w:w="992" w:type="dxa"/>
          </w:tcPr>
          <w:p w14:paraId="2A601DA2" w14:textId="1C0D8426" w:rsidR="00D60FC2" w:rsidRPr="00D60FC2" w:rsidRDefault="0058254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1</w:t>
            </w:r>
          </w:p>
        </w:tc>
        <w:tc>
          <w:tcPr>
            <w:tcW w:w="3828" w:type="dxa"/>
          </w:tcPr>
          <w:p w14:paraId="445D9742" w14:textId="4B18A1BB"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55809CC9" w14:textId="38DA9352"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r w:rsidR="00582543">
              <w:rPr>
                <w:rFonts w:ascii="Times New Roman" w:hAnsi="Times New Roman"/>
                <w:color w:val="000000"/>
                <w:shd w:val="clear" w:color="auto" w:fill="FFFFFF"/>
              </w:rPr>
              <w:t xml:space="preserve"> (6 herds)</w:t>
            </w:r>
          </w:p>
        </w:tc>
      </w:tr>
      <w:tr w:rsidR="008A0051" w:rsidRPr="00E77ED3" w14:paraId="6739DCB0" w14:textId="77777777" w:rsidTr="00E77ED3">
        <w:trPr>
          <w:trHeight w:val="681"/>
        </w:trPr>
        <w:tc>
          <w:tcPr>
            <w:tcW w:w="2405" w:type="dxa"/>
          </w:tcPr>
          <w:p w14:paraId="6991EB7B" w14:textId="3026B395" w:rsidR="008A0051" w:rsidRPr="00C01F27" w:rsidRDefault="008A0051" w:rsidP="00251D6F">
            <w:pPr>
              <w:spacing w:line="240" w:lineRule="auto"/>
              <w:contextualSpacing/>
              <w:rPr>
                <w:rFonts w:ascii="Times New Roman" w:hAnsi="Times New Roman"/>
                <w:color w:val="000000"/>
              </w:rPr>
            </w:pPr>
            <w:r w:rsidRPr="00C01F27">
              <w:rPr>
                <w:rFonts w:ascii="Times New Roman" w:hAnsi="Times New Roman"/>
                <w:bCs/>
                <w:color w:val="000000"/>
              </w:rPr>
              <w:t xml:space="preserve">Spain </w:t>
            </w:r>
            <w:r w:rsidRPr="00C01F27">
              <w:rPr>
                <w:rFonts w:ascii="Times New Roman" w:hAnsi="Times New Roman"/>
                <w:bCs/>
                <w:color w:val="000000"/>
              </w:rPr>
              <w:fldChar w:fldCharType="begin">
                <w:fldData xml:space="preserve">PEVuZE5vdGU+PENpdGU+PEF1dGhvcj5NYXJ0aW5zPC9BdXRob3I+PFllYXI+MjAxMTwvWWVhcj48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</w:fldData>
              </w:fldChar>
            </w:r>
            <w:r w:rsidR="009D3C8B">
              <w:rPr>
                <w:rFonts w:ascii="Times New Roman" w:hAnsi="Times New Roman"/>
                <w:bCs/>
                <w:color w:val="000000"/>
              </w:rPr>
              <w:instrText xml:space="preserve"> ADDIN EN.CITE </w:instrText>
            </w:r>
            <w:r w:rsidR="009D3C8B">
              <w:rPr>
                <w:rFonts w:ascii="Times New Roman" w:hAnsi="Times New Roman"/>
                <w:bCs/>
                <w:color w:val="000000"/>
              </w:rPr>
              <w:fldChar w:fldCharType="begin">
                <w:fldData xml:space="preserve">PEVuZE5vdGU+PENpdGU+PEF1dGhvcj5NYXJ0aW5zPC9BdXRob3I+PFllYXI+MjAxMTwvWWVhcj48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</w:fldData>
              </w:fldChar>
            </w:r>
            <w:r w:rsidR="009D3C8B">
              <w:rPr>
                <w:rFonts w:ascii="Times New Roman" w:hAnsi="Times New Roman"/>
                <w:bCs/>
                <w:color w:val="000000"/>
              </w:rPr>
              <w:instrText xml:space="preserve"> ADDIN EN.CITE.DATA </w:instrText>
            </w:r>
            <w:r w:rsidR="009D3C8B">
              <w:rPr>
                <w:rFonts w:ascii="Times New Roman" w:hAnsi="Times New Roman"/>
                <w:bCs/>
                <w:color w:val="000000"/>
              </w:rPr>
            </w:r>
            <w:r w:rsidR="009D3C8B">
              <w:rPr>
                <w:rFonts w:ascii="Times New Roman" w:hAnsi="Times New Roman"/>
                <w:bCs/>
                <w:color w:val="000000"/>
              </w:rPr>
              <w:fldChar w:fldCharType="end"/>
            </w:r>
            <w:r w:rsidRPr="00C01F27">
              <w:rPr>
                <w:rFonts w:ascii="Times New Roman" w:hAnsi="Times New Roman"/>
                <w:bCs/>
                <w:color w:val="000000"/>
              </w:rPr>
            </w:r>
            <w:r w:rsidRPr="00C01F27">
              <w:rPr>
                <w:rFonts w:ascii="Times New Roman" w:hAnsi="Times New Roman"/>
                <w:bCs/>
                <w:color w:val="000000"/>
              </w:rPr>
              <w:fldChar w:fldCharType="separate"/>
            </w:r>
            <w:r w:rsidR="009D3C8B">
              <w:rPr>
                <w:rFonts w:ascii="Times New Roman" w:hAnsi="Times New Roman"/>
                <w:bCs/>
                <w:noProof/>
                <w:color w:val="000000"/>
              </w:rPr>
              <w:t>[18]</w:t>
            </w:r>
            <w:r w:rsidRPr="00C01F27">
              <w:rPr>
                <w:rFonts w:ascii="Times New Roman" w:hAnsi="Times New Roman"/>
                <w:bCs/>
                <w:color w:val="000000"/>
              </w:rPr>
              <w:fldChar w:fldCharType="end"/>
            </w:r>
          </w:p>
        </w:tc>
        <w:tc>
          <w:tcPr>
            <w:tcW w:w="1701" w:type="dxa"/>
          </w:tcPr>
          <w:p w14:paraId="1E03AA39"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rPr>
              <w:t>1992-2009</w:t>
            </w:r>
          </w:p>
        </w:tc>
        <w:tc>
          <w:tcPr>
            <w:tcW w:w="992" w:type="dxa"/>
          </w:tcPr>
          <w:p w14:paraId="0DA60CB3"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212</w:t>
            </w:r>
          </w:p>
        </w:tc>
        <w:tc>
          <w:tcPr>
            <w:tcW w:w="3828" w:type="dxa"/>
          </w:tcPr>
          <w:p w14:paraId="3641E726"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neonates)</w:t>
            </w:r>
          </w:p>
        </w:tc>
        <w:tc>
          <w:tcPr>
            <w:tcW w:w="4819" w:type="dxa"/>
          </w:tcPr>
          <w:p w14:paraId="194D7885"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 disease</w:t>
            </w:r>
          </w:p>
        </w:tc>
      </w:tr>
      <w:tr w:rsidR="00E77ED3" w:rsidRPr="00E77ED3" w14:paraId="2DE2291A" w14:textId="77777777" w:rsidTr="00E77ED3">
        <w:trPr>
          <w:trHeight w:val="681"/>
        </w:trPr>
        <w:tc>
          <w:tcPr>
            <w:tcW w:w="2405" w:type="dxa"/>
          </w:tcPr>
          <w:p w14:paraId="709BCD0D" w14:textId="3E4EDE05" w:rsidR="00E77ED3" w:rsidRPr="00E77ED3" w:rsidRDefault="00E77ED3" w:rsidP="00251D6F">
            <w:pPr>
              <w:spacing w:line="240" w:lineRule="auto"/>
              <w:contextualSpacing/>
              <w:rPr>
                <w:rFonts w:ascii="Times New Roman" w:hAnsi="Times New Roman"/>
                <w:bCs/>
                <w:color w:val="000000"/>
              </w:rPr>
            </w:pPr>
            <w:r>
              <w:rPr>
                <w:rFonts w:ascii="Times New Roman" w:hAnsi="Times New Roman"/>
                <w:bCs/>
                <w:color w:val="000000"/>
              </w:rPr>
              <w:t xml:space="preserve">Spain </w:t>
            </w:r>
            <w:r w:rsidR="00EF16A9">
              <w:rPr>
                <w:rFonts w:ascii="Times New Roman" w:hAnsi="Times New Roman"/>
                <w:bCs/>
                <w:color w:val="000000"/>
              </w:rPr>
              <w:fldChar w:fldCharType="begin">
                <w:fldData xml:space="preserve">PEVuZE5vdGU+PENpdGU+PEF1dGhvcj5BbG1laWRhPC9BdXRob3I+PFllYXI+MjAxNjwvWWVhcj48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</w:fldData>
              </w:fldChar>
            </w:r>
            <w:r w:rsidR="009D3C8B">
              <w:rPr>
                <w:rFonts w:ascii="Times New Roman" w:hAnsi="Times New Roman"/>
                <w:bCs/>
                <w:color w:val="000000"/>
              </w:rPr>
              <w:instrText xml:space="preserve"> ADDIN EN.CITE </w:instrText>
            </w:r>
            <w:r w:rsidR="009D3C8B">
              <w:rPr>
                <w:rFonts w:ascii="Times New Roman" w:hAnsi="Times New Roman"/>
                <w:bCs/>
                <w:color w:val="000000"/>
              </w:rPr>
              <w:fldChar w:fldCharType="begin">
                <w:fldData xml:space="preserve">PEVuZE5vdGU+PENpdGU+PEF1dGhvcj5BbG1laWRhPC9BdXRob3I+PFllYXI+MjAxNjwvWWVhcj48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</w:fldData>
              </w:fldChar>
            </w:r>
            <w:r w:rsidR="009D3C8B">
              <w:rPr>
                <w:rFonts w:ascii="Times New Roman" w:hAnsi="Times New Roman"/>
                <w:bCs/>
                <w:color w:val="000000"/>
              </w:rPr>
              <w:instrText xml:space="preserve"> ADDIN EN.CITE.DATA </w:instrText>
            </w:r>
            <w:r w:rsidR="009D3C8B">
              <w:rPr>
                <w:rFonts w:ascii="Times New Roman" w:hAnsi="Times New Roman"/>
                <w:bCs/>
                <w:color w:val="000000"/>
              </w:rPr>
            </w:r>
            <w:r w:rsidR="009D3C8B">
              <w:rPr>
                <w:rFonts w:ascii="Times New Roman" w:hAnsi="Times New Roman"/>
                <w:bCs/>
                <w:color w:val="000000"/>
              </w:rPr>
              <w:fldChar w:fldCharType="end"/>
            </w:r>
            <w:r w:rsidR="00EF16A9">
              <w:rPr>
                <w:rFonts w:ascii="Times New Roman" w:hAnsi="Times New Roman"/>
                <w:bCs/>
                <w:color w:val="000000"/>
              </w:rPr>
            </w:r>
            <w:r w:rsidR="00EF16A9">
              <w:rPr>
                <w:rFonts w:ascii="Times New Roman" w:hAnsi="Times New Roman"/>
                <w:bCs/>
                <w:color w:val="000000"/>
              </w:rPr>
              <w:fldChar w:fldCharType="separate"/>
            </w:r>
            <w:r w:rsidR="009D3C8B">
              <w:rPr>
                <w:rFonts w:ascii="Times New Roman" w:hAnsi="Times New Roman"/>
                <w:bCs/>
                <w:noProof/>
                <w:color w:val="000000"/>
              </w:rPr>
              <w:t>[11]</w:t>
            </w:r>
            <w:r w:rsidR="00EF16A9">
              <w:rPr>
                <w:rFonts w:ascii="Times New Roman" w:hAnsi="Times New Roman"/>
                <w:bCs/>
                <w:color w:val="000000"/>
              </w:rPr>
              <w:fldChar w:fldCharType="end"/>
            </w:r>
          </w:p>
        </w:tc>
        <w:tc>
          <w:tcPr>
            <w:tcW w:w="1701" w:type="dxa"/>
          </w:tcPr>
          <w:p w14:paraId="24164D35" w14:textId="3145A265" w:rsidR="00E77ED3" w:rsidRPr="00E77ED3" w:rsidRDefault="00E77ED3" w:rsidP="00251D6F">
            <w:pPr>
              <w:spacing w:line="240" w:lineRule="auto"/>
              <w:contextualSpacing/>
              <w:rPr>
                <w:rFonts w:ascii="Times New Roman" w:hAnsi="Times New Roman"/>
                <w:color w:val="000000"/>
              </w:rPr>
            </w:pPr>
            <w:r>
              <w:rPr>
                <w:rFonts w:ascii="Times New Roman" w:hAnsi="Times New Roman"/>
                <w:color w:val="000000"/>
              </w:rPr>
              <w:t>2005-2006</w:t>
            </w:r>
          </w:p>
        </w:tc>
        <w:tc>
          <w:tcPr>
            <w:tcW w:w="992" w:type="dxa"/>
          </w:tcPr>
          <w:p w14:paraId="069CA9DF" w14:textId="0E84AB74" w:rsidR="00E77ED3" w:rsidRP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7</w:t>
            </w:r>
          </w:p>
        </w:tc>
        <w:tc>
          <w:tcPr>
            <w:tcW w:w="3828" w:type="dxa"/>
          </w:tcPr>
          <w:p w14:paraId="432D8BA8" w14:textId="15FD7FF0" w:rsidR="00E77ED3" w:rsidRP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 xml:space="preserve">Cattle </w:t>
            </w:r>
          </w:p>
        </w:tc>
        <w:tc>
          <w:tcPr>
            <w:tcW w:w="4819" w:type="dxa"/>
          </w:tcPr>
          <w:p w14:paraId="455375FC" w14:textId="50D41879" w:rsidR="00E77ED3" w:rsidRPr="00E77ED3" w:rsidRDefault="00E77ED3"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p>
        </w:tc>
      </w:tr>
      <w:tr w:rsidR="008A0051" w:rsidRPr="00E77ED3" w14:paraId="59B13320" w14:textId="77777777" w:rsidTr="00E77ED3">
        <w:trPr>
          <w:trHeight w:val="681"/>
        </w:trPr>
        <w:tc>
          <w:tcPr>
            <w:tcW w:w="2405" w:type="dxa"/>
          </w:tcPr>
          <w:p w14:paraId="31D449E5" w14:textId="7704960C"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Sweden </w:t>
            </w:r>
            <w:r w:rsidRPr="00C01F27">
              <w:rPr>
                <w:rFonts w:ascii="Times New Roman" w:hAnsi="Times New Roman"/>
                <w:color w:val="000000"/>
                <w:shd w:val="clear" w:color="auto" w:fill="FFFFFF"/>
              </w:rPr>
              <w:fldChar w:fldCharType="begin"/>
            </w:r>
            <w:r w:rsidR="009D3C8B">
              <w:rPr>
                <w:rFonts w:ascii="Times New Roman" w:hAnsi="Times New Roman"/>
                <w:color w:val="000000"/>
                <w:shd w:val="clear" w:color="auto" w:fill="FFFFFF"/>
              </w:rPr>
              <w:instrText xml:space="preserve"> ADDIN EN.CITE &lt;EndNote&gt;&lt;Cite&gt;&lt;Author&gt;Luan&lt;/Author&gt;&lt;Year&gt;2005&lt;/Year&gt;&lt;RecNum&gt;38&lt;/RecNum&gt;&lt;DisplayText&gt;[19]&lt;/DisplayText&gt;&lt;record&gt;&lt;rec-number&gt;38&lt;/rec-number&gt;&lt;foreign-keys&gt;&lt;key app="EN" db-id="2x220rw9rpwpd1ev5vnpvrt3eva0sw9veddr" timestamp="1539101856" guid="855238d9-23e7-4a1e-ab17-71c526ab2679"&gt;38&lt;/key&gt;&lt;key app="ENWeb" db-id=""&gt;0&lt;/key&gt;&lt;/foreign-keys&gt;&lt;ref-type name="Journal Article"&gt;17&lt;/ref-type&gt;&lt;contributors&gt;&lt;authors&gt;&lt;author&gt;Luan, S. L.&lt;/author&gt;&lt;author&gt;Granlund, M.&lt;/author&gt;&lt;author&gt;Sellin, M.&lt;/author&gt;&lt;author&gt;Lagergard, T.&lt;/author&gt;&lt;author&gt;Spratt, B. G.&lt;/author&gt;&lt;author&gt;Norgren, M.&lt;/author&gt;&lt;/authors&gt;&lt;/contributors&gt;&lt;auth-address&gt;Department of Biomedical Laboratory Science, Umea University, S-90 185 Umea, Sweden. shilu.luan@climi.umu.se&lt;/auth-address&gt;&lt;titles&gt;&lt;title&gt;Multilocus sequence typing of Swedish invasive group B streptococcus isolates indicates a neonatally associated genetic lineage and capsule switching&lt;/title&gt;&lt;secondary-title&gt;J Clin Microbiol&lt;/secondary-title&gt;&lt;/titles&gt;&lt;periodical&gt;&lt;full-title&gt;J Clin Microbiol&lt;/full-title&gt;&lt;/periodical&gt;&lt;pages&gt;3727-33&lt;/pages&gt;&lt;volume&gt;43&lt;/volume&gt;&lt;number&gt;8&lt;/number&gt;&lt;edition&gt;2005/08/06&lt;/edition&gt;&lt;keywords&gt;&lt;keyword&gt;Adult&lt;/keyword&gt;&lt;keyword&gt;Bacterial Capsules/*classification&lt;/keyword&gt;&lt;keyword&gt;Bacterial Typing Techniques/*methods&lt;/keyword&gt;&lt;keyword&gt;Humans&lt;/keyword&gt;&lt;keyword&gt;Infant, Newborn&lt;/keyword&gt;&lt;keyword&gt;Retrospective Studies&lt;/keyword&gt;&lt;keyword&gt;Sequence Analysis, DNA&lt;/keyword&gt;&lt;keyword&gt;Serotyping&lt;/keyword&gt;&lt;keyword&gt;Streptococcus agalactiae/*classification/genetics&lt;/keyword&gt;&lt;/keywords&gt;&lt;dates&gt;&lt;year&gt;2005&lt;/year&gt;&lt;pub-dates&gt;&lt;date&gt;Aug&lt;/date&gt;&lt;/pub-dates&gt;&lt;/dates&gt;&lt;isbn&gt;0095-1137 (Print)&amp;#xD;0095-1137 (Linking)&lt;/isbn&gt;&lt;accession-num&gt;16081902&lt;/accession-num&gt;&lt;urls&gt;&lt;related-urls&gt;&lt;url&gt;https://www.ncbi.nlm.nih.gov/pubmed/16081902&lt;/url&gt;&lt;/related-urls&gt;&lt;/urls&gt;&lt;custom2&gt;PMC1233917&lt;/custom2&gt;&lt;electronic-resource-num&gt;10.1128/JCM.43.8.3727-3733.2005&lt;/electronic-resource-num&gt;&lt;/record&gt;&lt;/Cite&gt;&lt;/EndNote&gt;</w:instrText>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19]</w:t>
            </w:r>
            <w:r w:rsidRPr="00C01F27">
              <w:rPr>
                <w:rFonts w:ascii="Times New Roman" w:hAnsi="Times New Roman"/>
                <w:color w:val="000000"/>
                <w:shd w:val="clear" w:color="auto" w:fill="FFFFFF"/>
              </w:rPr>
              <w:fldChar w:fldCharType="end"/>
            </w:r>
          </w:p>
        </w:tc>
        <w:tc>
          <w:tcPr>
            <w:tcW w:w="1701" w:type="dxa"/>
          </w:tcPr>
          <w:p w14:paraId="382396A1" w14:textId="77777777" w:rsidR="008A0051" w:rsidRPr="00C01F27" w:rsidRDefault="008A0051" w:rsidP="00251D6F">
            <w:pPr>
              <w:spacing w:line="240" w:lineRule="auto"/>
              <w:contextualSpacing/>
              <w:rPr>
                <w:rFonts w:ascii="Times New Roman" w:hAnsi="Times New Roman"/>
              </w:rPr>
            </w:pPr>
            <w:r w:rsidRPr="00C01F27">
              <w:rPr>
                <w:rFonts w:ascii="Times New Roman" w:hAnsi="Times New Roman"/>
                <w:color w:val="000000"/>
                <w:shd w:val="clear" w:color="auto" w:fill="FFFFFF"/>
              </w:rPr>
              <w:t>1988-1997</w:t>
            </w:r>
          </w:p>
        </w:tc>
        <w:tc>
          <w:tcPr>
            <w:tcW w:w="992" w:type="dxa"/>
          </w:tcPr>
          <w:p w14:paraId="4856806B"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158</w:t>
            </w:r>
          </w:p>
        </w:tc>
        <w:tc>
          <w:tcPr>
            <w:tcW w:w="3828" w:type="dxa"/>
          </w:tcPr>
          <w:p w14:paraId="39897239"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adult and neonate</w:t>
            </w:r>
          </w:p>
        </w:tc>
        <w:tc>
          <w:tcPr>
            <w:tcW w:w="4819" w:type="dxa"/>
          </w:tcPr>
          <w:p w14:paraId="68EFB704" w14:textId="4AA59B4E"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w:t>
            </w:r>
            <w:r w:rsidR="00D62198">
              <w:rPr>
                <w:rFonts w:ascii="Times New Roman" w:hAnsi="Times New Roman"/>
                <w:color w:val="000000"/>
                <w:shd w:val="clear" w:color="auto" w:fill="FFFFFF"/>
              </w:rPr>
              <w:t xml:space="preserve"> disease</w:t>
            </w:r>
          </w:p>
        </w:tc>
      </w:tr>
      <w:tr w:rsidR="00D60FC2" w:rsidRPr="00E77ED3" w14:paraId="280BDF71" w14:textId="77777777" w:rsidTr="00E77ED3">
        <w:trPr>
          <w:trHeight w:val="681"/>
        </w:trPr>
        <w:tc>
          <w:tcPr>
            <w:tcW w:w="2405" w:type="dxa"/>
          </w:tcPr>
          <w:p w14:paraId="25D6AA69" w14:textId="425197E7" w:rsidR="00D60FC2" w:rsidRP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Sweden [20]</w:t>
            </w:r>
          </w:p>
        </w:tc>
        <w:tc>
          <w:tcPr>
            <w:tcW w:w="1701" w:type="dxa"/>
          </w:tcPr>
          <w:p w14:paraId="0F18D03F" w14:textId="277D4C2D" w:rsidR="00D60FC2"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 2010-2012</w:t>
            </w:r>
          </w:p>
          <w:p w14:paraId="37543D63" w14:textId="7462860F" w:rsidR="00C83F2F" w:rsidRPr="00D60FC2"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10-2012</w:t>
            </w:r>
          </w:p>
        </w:tc>
        <w:tc>
          <w:tcPr>
            <w:tcW w:w="992" w:type="dxa"/>
          </w:tcPr>
          <w:p w14:paraId="542C553C" w14:textId="77777777" w:rsidR="00D60FC2"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2</w:t>
            </w:r>
          </w:p>
          <w:p w14:paraId="35C3BE21" w14:textId="093BA7CE" w:rsidR="00C83F2F" w:rsidRPr="00D60FC2"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45</w:t>
            </w:r>
          </w:p>
        </w:tc>
        <w:tc>
          <w:tcPr>
            <w:tcW w:w="3828" w:type="dxa"/>
          </w:tcPr>
          <w:p w14:paraId="31AEC8F7" w14:textId="77777777"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 xml:space="preserve">Human </w:t>
            </w:r>
          </w:p>
          <w:p w14:paraId="3161D68D" w14:textId="7DA8B2E8" w:rsidR="00C83F2F" w:rsidRPr="00D60FC2"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0C84A067" w14:textId="77777777" w:rsidR="00D60FC2" w:rsidRDefault="00D60FC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Invasive</w:t>
            </w:r>
            <w:r w:rsidR="00C83F2F">
              <w:rPr>
                <w:rFonts w:ascii="Times New Roman" w:hAnsi="Times New Roman"/>
                <w:color w:val="000000"/>
                <w:shd w:val="clear" w:color="auto" w:fill="FFFFFF"/>
              </w:rPr>
              <w:t xml:space="preserve"> disease</w:t>
            </w:r>
          </w:p>
          <w:p w14:paraId="11709B8B" w14:textId="28A1F761" w:rsidR="00C83F2F" w:rsidRPr="00D60FC2"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p>
        </w:tc>
      </w:tr>
      <w:tr w:rsidR="00C83F2F" w:rsidRPr="00E77ED3" w14:paraId="574C7C21" w14:textId="77777777" w:rsidTr="00E77ED3">
        <w:trPr>
          <w:trHeight w:val="681"/>
        </w:trPr>
        <w:tc>
          <w:tcPr>
            <w:tcW w:w="2405" w:type="dxa"/>
          </w:tcPr>
          <w:p w14:paraId="463BC926" w14:textId="5F70891D" w:rsidR="00C83F2F" w:rsidRP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 xml:space="preserve">United Kingdom </w:t>
            </w:r>
            <w:r w:rsidR="00EF16A9">
              <w:rPr>
                <w:rFonts w:ascii="Times New Roman" w:hAnsi="Times New Roman"/>
                <w:color w:val="000000"/>
                <w:shd w:val="clear" w:color="auto" w:fill="FFFFFF"/>
              </w:rPr>
              <w:fldChar w:fldCharType="begin">
                <w:fldData xml:space="preserve">PEVuZE5vdGU+PENpdGU+PEF1dGhvcj5CaXNoYXJhdDwvQXV0aG9yPjxZZWFyPjIwMDQ8L1llYXI+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CaXNoYXJhdDwvQXV0aG9yPjxZZWFyPjIwMDQ8L1llYXI+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00EF16A9">
              <w:rPr>
                <w:rFonts w:ascii="Times New Roman" w:hAnsi="Times New Roman"/>
                <w:color w:val="000000"/>
                <w:shd w:val="clear" w:color="auto" w:fill="FFFFFF"/>
              </w:rPr>
            </w:r>
            <w:r w:rsidR="00EF16A9">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20]</w:t>
            </w:r>
            <w:r w:rsidR="00EF16A9">
              <w:rPr>
                <w:rFonts w:ascii="Times New Roman" w:hAnsi="Times New Roman"/>
                <w:color w:val="000000"/>
                <w:shd w:val="clear" w:color="auto" w:fill="FFFFFF"/>
              </w:rPr>
              <w:fldChar w:fldCharType="end"/>
            </w:r>
          </w:p>
        </w:tc>
        <w:tc>
          <w:tcPr>
            <w:tcW w:w="1701" w:type="dxa"/>
          </w:tcPr>
          <w:p w14:paraId="7EA090A4" w14:textId="03FC7EA9" w:rsidR="00C83F2F" w:rsidRP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987-1996</w:t>
            </w:r>
          </w:p>
        </w:tc>
        <w:tc>
          <w:tcPr>
            <w:tcW w:w="992" w:type="dxa"/>
          </w:tcPr>
          <w:p w14:paraId="70D9DB9C" w14:textId="46E73F02" w:rsidR="00C83F2F" w:rsidRP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111</w:t>
            </w:r>
          </w:p>
        </w:tc>
        <w:tc>
          <w:tcPr>
            <w:tcW w:w="3828" w:type="dxa"/>
          </w:tcPr>
          <w:p w14:paraId="70CAEF92" w14:textId="7A54E6D6" w:rsidR="00C83F2F" w:rsidRP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Cattle</w:t>
            </w:r>
          </w:p>
        </w:tc>
        <w:tc>
          <w:tcPr>
            <w:tcW w:w="4819" w:type="dxa"/>
          </w:tcPr>
          <w:p w14:paraId="3455B6A4" w14:textId="5B76DACA" w:rsidR="00C83F2F" w:rsidRPr="00C83F2F" w:rsidRDefault="00C83F2F"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astitis</w:t>
            </w:r>
          </w:p>
        </w:tc>
      </w:tr>
      <w:tr w:rsidR="008A0051" w:rsidRPr="00E77ED3" w14:paraId="4DE55920" w14:textId="77777777" w:rsidTr="00E77ED3">
        <w:trPr>
          <w:trHeight w:val="681"/>
        </w:trPr>
        <w:tc>
          <w:tcPr>
            <w:tcW w:w="2405" w:type="dxa"/>
          </w:tcPr>
          <w:p w14:paraId="7E0344AA" w14:textId="3C885F0D"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USA </w:t>
            </w:r>
            <w:r w:rsidRPr="00C01F27">
              <w:rPr>
                <w:rFonts w:ascii="Times New Roman" w:hAnsi="Times New Roman"/>
                <w:color w:val="000000"/>
                <w:shd w:val="clear" w:color="auto" w:fill="FFFFFF"/>
              </w:rPr>
              <w:fldChar w:fldCharType="begin">
                <w:fldData xml:space="preserve">PEVuZE5vdGU+PENpdGU+PEF1dGhvcj5Cb2huc2FjazwvQXV0aG9yPjxZZWFyPjIwMDg8L1llYXI+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Cb2huc2FjazwvQXV0aG9yPjxZZWFyPjIwMDg8L1llYXI+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Pr="00C01F27">
              <w:rPr>
                <w:rFonts w:ascii="Times New Roman" w:hAnsi="Times New Roman"/>
                <w:color w:val="000000"/>
                <w:shd w:val="clear" w:color="auto" w:fill="FFFFFF"/>
              </w:rPr>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21]</w:t>
            </w:r>
            <w:r w:rsidRPr="00C01F27">
              <w:rPr>
                <w:rFonts w:ascii="Times New Roman" w:hAnsi="Times New Roman"/>
                <w:color w:val="000000"/>
                <w:shd w:val="clear" w:color="auto" w:fill="FFFFFF"/>
              </w:rPr>
              <w:fldChar w:fldCharType="end"/>
            </w:r>
          </w:p>
        </w:tc>
        <w:tc>
          <w:tcPr>
            <w:tcW w:w="1701" w:type="dxa"/>
          </w:tcPr>
          <w:p w14:paraId="5E6E1921"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1995-1999</w:t>
            </w:r>
          </w:p>
        </w:tc>
        <w:tc>
          <w:tcPr>
            <w:tcW w:w="992" w:type="dxa"/>
          </w:tcPr>
          <w:p w14:paraId="40C6EC11"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899</w:t>
            </w:r>
          </w:p>
        </w:tc>
        <w:tc>
          <w:tcPr>
            <w:tcW w:w="3828" w:type="dxa"/>
          </w:tcPr>
          <w:p w14:paraId="2A5B234A"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neonate</w:t>
            </w:r>
          </w:p>
        </w:tc>
        <w:tc>
          <w:tcPr>
            <w:tcW w:w="4819" w:type="dxa"/>
          </w:tcPr>
          <w:p w14:paraId="0565A2EE"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129 invasive &amp; 770 colonising</w:t>
            </w:r>
          </w:p>
        </w:tc>
      </w:tr>
      <w:tr w:rsidR="008A0051" w:rsidRPr="00E77ED3" w14:paraId="70041B27" w14:textId="77777777" w:rsidTr="00E77ED3">
        <w:trPr>
          <w:trHeight w:val="681"/>
        </w:trPr>
        <w:tc>
          <w:tcPr>
            <w:tcW w:w="2405" w:type="dxa"/>
          </w:tcPr>
          <w:p w14:paraId="7298FD3C" w14:textId="4DCC2C3D"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lastRenderedPageBreak/>
              <w:t xml:space="preserve">Multi-national  from four continents </w:t>
            </w:r>
            <w:r w:rsidRPr="00C01F27">
              <w:rPr>
                <w:rFonts w:ascii="Times New Roman" w:hAnsi="Times New Roman"/>
                <w:color w:val="000000"/>
                <w:shd w:val="clear" w:color="auto" w:fill="FFFFFF"/>
              </w:rPr>
              <w:fldChar w:fldCharType="begin">
                <w:fldData xml:space="preserve">PEVuZE5vdGU+PENpdGU+PEF1dGhvcj5EYSBDdW5oYTwvQXV0aG9yPjxZZWFyPjIwMTQ8L1llYXI+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EYSBDdW5oYTwvQXV0aG9yPjxZZWFyPjIwMTQ8L1llYXI+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Pr="00C01F27">
              <w:rPr>
                <w:rFonts w:ascii="Times New Roman" w:hAnsi="Times New Roman"/>
                <w:color w:val="000000"/>
                <w:shd w:val="clear" w:color="auto" w:fill="FFFFFF"/>
              </w:rPr>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22]</w:t>
            </w:r>
            <w:r w:rsidRPr="00C01F27">
              <w:rPr>
                <w:rFonts w:ascii="Times New Roman" w:hAnsi="Times New Roman"/>
                <w:color w:val="000000"/>
                <w:shd w:val="clear" w:color="auto" w:fill="FFFFFF"/>
              </w:rPr>
              <w:fldChar w:fldCharType="end"/>
            </w:r>
          </w:p>
        </w:tc>
        <w:tc>
          <w:tcPr>
            <w:tcW w:w="1701" w:type="dxa"/>
          </w:tcPr>
          <w:p w14:paraId="7237D41D" w14:textId="77777777" w:rsidR="008A0051" w:rsidRPr="00C01F27" w:rsidRDefault="008A0051" w:rsidP="00251D6F">
            <w:pPr>
              <w:spacing w:line="240" w:lineRule="auto"/>
              <w:contextualSpacing/>
              <w:rPr>
                <w:rFonts w:ascii="Times New Roman" w:hAnsi="Times New Roman"/>
              </w:rPr>
            </w:pPr>
            <w:r w:rsidRPr="00C01F27">
              <w:rPr>
                <w:rFonts w:ascii="Times New Roman" w:hAnsi="Times New Roman"/>
                <w:color w:val="000000"/>
                <w:shd w:val="clear" w:color="auto" w:fill="FFFFFF"/>
              </w:rPr>
              <w:t>1953-2011</w:t>
            </w:r>
          </w:p>
        </w:tc>
        <w:tc>
          <w:tcPr>
            <w:tcW w:w="992" w:type="dxa"/>
          </w:tcPr>
          <w:p w14:paraId="62D15D56" w14:textId="77777777" w:rsidR="008A0051" w:rsidRPr="00C01F27" w:rsidRDefault="008A0051" w:rsidP="00251D6F">
            <w:pPr>
              <w:spacing w:line="240" w:lineRule="auto"/>
              <w:contextualSpacing/>
              <w:rPr>
                <w:rFonts w:ascii="Times New Roman" w:hAnsi="Times New Roman"/>
              </w:rPr>
            </w:pPr>
            <w:r w:rsidRPr="00C01F27">
              <w:rPr>
                <w:rFonts w:ascii="Times New Roman" w:hAnsi="Times New Roman"/>
              </w:rPr>
              <w:t>216 &amp; 13</w:t>
            </w:r>
          </w:p>
        </w:tc>
        <w:tc>
          <w:tcPr>
            <w:tcW w:w="3828" w:type="dxa"/>
          </w:tcPr>
          <w:p w14:paraId="14F68F60"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amp; animal</w:t>
            </w:r>
          </w:p>
        </w:tc>
        <w:tc>
          <w:tcPr>
            <w:tcW w:w="4819" w:type="dxa"/>
          </w:tcPr>
          <w:p w14:paraId="51E71543"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Invasive and carriage</w:t>
            </w:r>
          </w:p>
        </w:tc>
      </w:tr>
      <w:tr w:rsidR="008A0051" w:rsidRPr="00E77ED3" w14:paraId="5BC3981E" w14:textId="77777777" w:rsidTr="00E77ED3">
        <w:trPr>
          <w:trHeight w:val="681"/>
        </w:trPr>
        <w:tc>
          <w:tcPr>
            <w:tcW w:w="2405" w:type="dxa"/>
          </w:tcPr>
          <w:p w14:paraId="68928A98" w14:textId="7EDF94DF"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9 countries from five continents </w:t>
            </w:r>
            <w:r w:rsidRPr="00C01F27">
              <w:rPr>
                <w:rFonts w:ascii="Times New Roman" w:hAnsi="Times New Roman"/>
                <w:color w:val="000000"/>
                <w:shd w:val="clear" w:color="auto" w:fill="FFFFFF"/>
              </w:rPr>
              <w:fldChar w:fldCharType="begin"/>
            </w:r>
            <w:r w:rsidR="009D3C8B">
              <w:rPr>
                <w:rFonts w:ascii="Times New Roman" w:hAnsi="Times New Roman"/>
                <w:color w:val="000000"/>
                <w:shd w:val="clear" w:color="auto" w:fill="FFFFFF"/>
              </w:rPr>
              <w:instrText xml:space="preserve"> ADDIN EN.CITE &lt;EndNote&gt;&lt;Cite&gt;&lt;Author&gt;Sorensen&lt;/Author&gt;&lt;Year&gt;2010&lt;/Year&gt;&lt;RecNum&gt;32&lt;/RecNum&gt;&lt;DisplayText&gt;[23]&lt;/DisplayText&gt;&lt;record&gt;&lt;rec-number&gt;32&lt;/rec-number&gt;&lt;foreign-keys&gt;&lt;key app="EN" db-id="2x220rw9rpwpd1ev5vnpvrt3eva0sw9veddr" timestamp="1539101788" guid="71d7cd30-5a07-47a1-bf8d-d0396a88cef6"&gt;32&lt;/key&gt;&lt;key app="ENWeb" db-id=""&gt;0&lt;/key&gt;&lt;/foreign-keys&gt;&lt;ref-type name="Journal Article"&gt;17&lt;/ref-type&gt;&lt;contributors&gt;&lt;authors&gt;&lt;author&gt;Sorensen, U. B.&lt;/author&gt;&lt;author&gt;Poulsen, K.&lt;/author&gt;&lt;author&gt;Ghezzo, C.&lt;/author&gt;&lt;author&gt;Margarit, I.&lt;/author&gt;&lt;author&gt;Kilian, M.&lt;/author&gt;&lt;/authors&gt;&lt;/contributors&gt;&lt;auth-address&gt;Department of Medical Microbiology and Immunology, Aarhus University, Aarhus C, Denmark.&lt;/auth-address&gt;&lt;titles&gt;&lt;title&gt;Emergence and global dissemination of host-specific Streptococcus agalactiae clones&lt;/title&gt;&lt;secondary-title&gt;MBio&lt;/secondary-title&gt;&lt;/titles&gt;&lt;periodical&gt;&lt;full-title&gt;MBio&lt;/full-title&gt;&lt;/periodical&gt;&lt;volume&gt;1&lt;/volume&gt;&lt;number&gt;3&lt;/number&gt;&lt;edition&gt;2010/09/09&lt;/edition&gt;&lt;keywords&gt;&lt;keyword&gt;Animals&lt;/keyword&gt;&lt;keyword&gt;Cattle&lt;/keyword&gt;&lt;keyword&gt;Cattle Diseases/*microbiology&lt;/keyword&gt;&lt;keyword&gt;Female&lt;/keyword&gt;&lt;keyword&gt;*Host Specificity&lt;/keyword&gt;&lt;keyword&gt;Humans&lt;/keyword&gt;&lt;keyword&gt;Male&lt;/keyword&gt;&lt;keyword&gt;Mastitis, Bovine/*microbiology&lt;/keyword&gt;&lt;keyword&gt;Molecular Sequence Data&lt;/keyword&gt;&lt;keyword&gt;Phylogeny&lt;/keyword&gt;&lt;keyword&gt;Streptococcal Infections/*microbiology/*veterinary&lt;/keyword&gt;&lt;keyword&gt;Streptococcus agalactiae/classification/genetics/*isolation &amp;amp;&lt;/keyword&gt;&lt;keyword&gt;purification/*physiology&lt;/keyword&gt;&lt;/keywords&gt;&lt;dates&gt;&lt;year&gt;2010&lt;/year&gt;&lt;pub-dates&gt;&lt;date&gt;Aug 24&lt;/date&gt;&lt;/pub-dates&gt;&lt;/dates&gt;&lt;isbn&gt;2150-7511 (Electronic)&lt;/isbn&gt;&lt;accession-num&gt;20824105&lt;/accession-num&gt;&lt;urls&gt;&lt;related-urls&gt;&lt;url&gt;https://www.ncbi.nlm.nih.gov/pubmed/20824105&lt;/url&gt;&lt;/related-urls&gt;&lt;/urls&gt;&lt;custom2&gt;PMC2932510&lt;/custom2&gt;&lt;electronic-resource-num&gt;10.1128/mBio.00178-10&lt;/electronic-resource-num&gt;&lt;/record&gt;&lt;/Cite&gt;&lt;/EndNote&gt;</w:instrText>
            </w:r>
            <w:r w:rsidRPr="00C01F27">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23]</w:t>
            </w:r>
            <w:r w:rsidRPr="00C01F27">
              <w:rPr>
                <w:rFonts w:ascii="Times New Roman" w:hAnsi="Times New Roman"/>
                <w:color w:val="000000"/>
                <w:shd w:val="clear" w:color="auto" w:fill="FFFFFF"/>
              </w:rPr>
              <w:fldChar w:fldCharType="end"/>
            </w:r>
          </w:p>
        </w:tc>
        <w:tc>
          <w:tcPr>
            <w:tcW w:w="1701" w:type="dxa"/>
          </w:tcPr>
          <w:p w14:paraId="58DBEAEB"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Not stated</w:t>
            </w:r>
          </w:p>
        </w:tc>
        <w:tc>
          <w:tcPr>
            <w:tcW w:w="992" w:type="dxa"/>
          </w:tcPr>
          <w:p w14:paraId="07D02353"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128 &amp; 139</w:t>
            </w:r>
          </w:p>
        </w:tc>
        <w:tc>
          <w:tcPr>
            <w:tcW w:w="3828" w:type="dxa"/>
          </w:tcPr>
          <w:p w14:paraId="56E7D47C" w14:textId="30A24FFB"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 xml:space="preserve">Human and </w:t>
            </w:r>
            <w:r w:rsidR="00E32E20">
              <w:rPr>
                <w:rFonts w:ascii="Times New Roman" w:hAnsi="Times New Roman"/>
                <w:color w:val="000000"/>
                <w:shd w:val="clear" w:color="auto" w:fill="FFFFFF"/>
              </w:rPr>
              <w:t>Cattle</w:t>
            </w:r>
          </w:p>
        </w:tc>
        <w:tc>
          <w:tcPr>
            <w:tcW w:w="4819" w:type="dxa"/>
          </w:tcPr>
          <w:p w14:paraId="16CF6EC5" w14:textId="77777777" w:rsidR="008A0051" w:rsidRPr="00C01F27" w:rsidRDefault="008A0051" w:rsidP="00251D6F">
            <w:pPr>
              <w:spacing w:line="240" w:lineRule="auto"/>
              <w:contextualSpacing/>
              <w:rPr>
                <w:rFonts w:ascii="Times New Roman" w:hAnsi="Times New Roman"/>
                <w:color w:val="000000"/>
                <w:shd w:val="clear" w:color="auto" w:fill="FFFFFF"/>
              </w:rPr>
            </w:pPr>
            <w:r w:rsidRPr="00C01F27">
              <w:rPr>
                <w:rFonts w:ascii="Times New Roman" w:hAnsi="Times New Roman"/>
                <w:color w:val="000000"/>
                <w:shd w:val="clear" w:color="auto" w:fill="FFFFFF"/>
              </w:rPr>
              <w:t>Human invasive and colonisers &amp; cattle mastitis</w:t>
            </w:r>
          </w:p>
        </w:tc>
      </w:tr>
      <w:tr w:rsidR="0078364E" w:rsidRPr="00E77ED3" w14:paraId="40A816C4" w14:textId="77777777" w:rsidTr="00E77ED3">
        <w:trPr>
          <w:trHeight w:val="681"/>
        </w:trPr>
        <w:tc>
          <w:tcPr>
            <w:tcW w:w="2405" w:type="dxa"/>
          </w:tcPr>
          <w:p w14:paraId="2E1CAD0D" w14:textId="3D13F43A" w:rsidR="0078364E" w:rsidRPr="0078364E" w:rsidRDefault="0078364E"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Multinational (</w:t>
            </w:r>
            <w:r w:rsidR="00DD6477">
              <w:rPr>
                <w:rFonts w:ascii="Times New Roman" w:hAnsi="Times New Roman"/>
                <w:color w:val="000000"/>
                <w:shd w:val="clear" w:color="auto" w:fill="FFFFFF"/>
              </w:rPr>
              <w:t xml:space="preserve">Brazil, Honduras, Israel, </w:t>
            </w:r>
            <w:r>
              <w:rPr>
                <w:rFonts w:ascii="Times New Roman" w:hAnsi="Times New Roman"/>
                <w:color w:val="000000"/>
                <w:shd w:val="clear" w:color="auto" w:fill="FFFFFF"/>
              </w:rPr>
              <w:t>Kuwait, USA)</w:t>
            </w:r>
            <w:r w:rsidR="00DD6477">
              <w:rPr>
                <w:rFonts w:ascii="Times New Roman" w:hAnsi="Times New Roman"/>
                <w:color w:val="000000"/>
                <w:shd w:val="clear" w:color="auto" w:fill="FFFFFF"/>
              </w:rPr>
              <w:t xml:space="preserve"> </w:t>
            </w:r>
            <w:r w:rsidR="00EF16A9">
              <w:rPr>
                <w:rFonts w:ascii="Times New Roman" w:hAnsi="Times New Roman"/>
                <w:color w:val="000000"/>
                <w:shd w:val="clear" w:color="auto" w:fill="FFFFFF"/>
              </w:rPr>
              <w:fldChar w:fldCharType="begin">
                <w:fldData xml:space="preserve">PEVuZE5vdGU+PENpdGU+PEF1dGhvcj5FdmFuczwvQXV0aG9yPjxZZWFyPjIwMDg8L1llYXI+PFJl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</w:fldData>
              </w:fldChar>
            </w:r>
            <w:r w:rsidR="009D3C8B">
              <w:rPr>
                <w:rFonts w:ascii="Times New Roman" w:hAnsi="Times New Roman"/>
                <w:color w:val="000000"/>
                <w:shd w:val="clear" w:color="auto" w:fill="FFFFFF"/>
              </w:rPr>
              <w:instrText xml:space="preserve"> ADDIN EN.CITE </w:instrText>
            </w:r>
            <w:r w:rsidR="009D3C8B">
              <w:rPr>
                <w:rFonts w:ascii="Times New Roman" w:hAnsi="Times New Roman"/>
                <w:color w:val="000000"/>
                <w:shd w:val="clear" w:color="auto" w:fill="FFFFFF"/>
              </w:rPr>
              <w:fldChar w:fldCharType="begin">
                <w:fldData xml:space="preserve">PEVuZE5vdGU+PENpdGU+PEF1dGhvcj5FdmFuczwvQXV0aG9yPjxZZWFyPjIwMDg8L1llYXI+PFJl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</w:fldData>
              </w:fldChar>
            </w:r>
            <w:r w:rsidR="009D3C8B">
              <w:rPr>
                <w:rFonts w:ascii="Times New Roman" w:hAnsi="Times New Roman"/>
                <w:color w:val="000000"/>
                <w:shd w:val="clear" w:color="auto" w:fill="FFFFFF"/>
              </w:rPr>
              <w:instrText xml:space="preserve"> ADDIN EN.CITE.DATA </w:instrText>
            </w:r>
            <w:r w:rsidR="009D3C8B">
              <w:rPr>
                <w:rFonts w:ascii="Times New Roman" w:hAnsi="Times New Roman"/>
                <w:color w:val="000000"/>
                <w:shd w:val="clear" w:color="auto" w:fill="FFFFFF"/>
              </w:rPr>
            </w:r>
            <w:r w:rsidR="009D3C8B">
              <w:rPr>
                <w:rFonts w:ascii="Times New Roman" w:hAnsi="Times New Roman"/>
                <w:color w:val="000000"/>
                <w:shd w:val="clear" w:color="auto" w:fill="FFFFFF"/>
              </w:rPr>
              <w:fldChar w:fldCharType="end"/>
            </w:r>
            <w:r w:rsidR="00EF16A9">
              <w:rPr>
                <w:rFonts w:ascii="Times New Roman" w:hAnsi="Times New Roman"/>
                <w:color w:val="000000"/>
                <w:shd w:val="clear" w:color="auto" w:fill="FFFFFF"/>
              </w:rPr>
            </w:r>
            <w:r w:rsidR="00EF16A9">
              <w:rPr>
                <w:rFonts w:ascii="Times New Roman" w:hAnsi="Times New Roman"/>
                <w:color w:val="000000"/>
                <w:shd w:val="clear" w:color="auto" w:fill="FFFFFF"/>
              </w:rPr>
              <w:fldChar w:fldCharType="separate"/>
            </w:r>
            <w:r w:rsidR="009D3C8B">
              <w:rPr>
                <w:rFonts w:ascii="Times New Roman" w:hAnsi="Times New Roman"/>
                <w:noProof/>
                <w:color w:val="000000"/>
                <w:shd w:val="clear" w:color="auto" w:fill="FFFFFF"/>
              </w:rPr>
              <w:t>[24]</w:t>
            </w:r>
            <w:r w:rsidR="00EF16A9">
              <w:rPr>
                <w:rFonts w:ascii="Times New Roman" w:hAnsi="Times New Roman"/>
                <w:color w:val="000000"/>
                <w:shd w:val="clear" w:color="auto" w:fill="FFFFFF"/>
              </w:rPr>
              <w:fldChar w:fldCharType="end"/>
            </w:r>
          </w:p>
        </w:tc>
        <w:tc>
          <w:tcPr>
            <w:tcW w:w="1701" w:type="dxa"/>
          </w:tcPr>
          <w:p w14:paraId="1D278E1D" w14:textId="4C32B8E3" w:rsidR="0078364E" w:rsidRPr="0078364E" w:rsidRDefault="00685F72"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001 (Kuwait); not stated</w:t>
            </w:r>
          </w:p>
        </w:tc>
        <w:tc>
          <w:tcPr>
            <w:tcW w:w="992" w:type="dxa"/>
          </w:tcPr>
          <w:p w14:paraId="11839F77" w14:textId="655FA457" w:rsidR="0078364E" w:rsidRPr="0078364E" w:rsidRDefault="0078364E"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21</w:t>
            </w:r>
          </w:p>
        </w:tc>
        <w:tc>
          <w:tcPr>
            <w:tcW w:w="3828" w:type="dxa"/>
          </w:tcPr>
          <w:p w14:paraId="0189632A" w14:textId="6934FE9F" w:rsidR="0078364E" w:rsidRPr="0078364E" w:rsidRDefault="0078364E"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 xml:space="preserve">Fish (mullet, </w:t>
            </w:r>
            <w:r w:rsidR="00DD6477">
              <w:rPr>
                <w:rFonts w:ascii="Times New Roman" w:hAnsi="Times New Roman"/>
                <w:color w:val="000000"/>
                <w:shd w:val="clear" w:color="auto" w:fill="FFFFFF"/>
              </w:rPr>
              <w:t>seabream, hybrid striped bass, Nile tilapia)</w:t>
            </w:r>
          </w:p>
        </w:tc>
        <w:tc>
          <w:tcPr>
            <w:tcW w:w="4819" w:type="dxa"/>
          </w:tcPr>
          <w:p w14:paraId="0EADE7F3" w14:textId="538FC4CE" w:rsidR="0078364E" w:rsidRPr="0078364E" w:rsidRDefault="00DD6477" w:rsidP="00251D6F">
            <w:pPr>
              <w:spacing w:line="240" w:lineRule="auto"/>
              <w:contextualSpacing/>
              <w:rPr>
                <w:rFonts w:ascii="Times New Roman" w:hAnsi="Times New Roman"/>
                <w:color w:val="000000"/>
                <w:shd w:val="clear" w:color="auto" w:fill="FFFFFF"/>
              </w:rPr>
            </w:pPr>
            <w:r>
              <w:rPr>
                <w:rFonts w:ascii="Times New Roman" w:hAnsi="Times New Roman"/>
                <w:color w:val="000000"/>
                <w:shd w:val="clear" w:color="auto" w:fill="FFFFFF"/>
              </w:rPr>
              <w:t>Disease</w:t>
            </w:r>
          </w:p>
        </w:tc>
      </w:tr>
    </w:tbl>
    <w:p w14:paraId="642340BF" w14:textId="482F7196" w:rsidR="00691907" w:rsidRDefault="00691907" w:rsidP="00CF1746">
      <w:pPr>
        <w:spacing w:line="240" w:lineRule="auto"/>
        <w:rPr>
          <w:rFonts w:ascii="Times New Roman" w:hAnsi="Times New Roman"/>
          <w:sz w:val="16"/>
          <w:szCs w:val="16"/>
          <w:lang w:eastAsia="en-SG"/>
        </w:rPr>
      </w:pPr>
    </w:p>
    <w:p w14:paraId="207FB88A" w14:textId="43933A96" w:rsidR="00D62198" w:rsidRDefault="00D62198" w:rsidP="008A0051">
      <w:pPr>
        <w:pStyle w:val="ListParagraph"/>
        <w:numPr>
          <w:ilvl w:val="0"/>
          <w:numId w:val="18"/>
        </w:numPr>
        <w:autoSpaceDE w:val="0"/>
        <w:autoSpaceDN w:val="0"/>
        <w:adjustRightInd w:val="0"/>
        <w:rPr>
          <w:rFonts w:ascii="Times New Roman" w:hAnsi="Times New Roman"/>
        </w:rPr>
      </w:pPr>
      <w:proofErr w:type="spellStart"/>
      <w:r>
        <w:rPr>
          <w:rFonts w:ascii="Times New Roman" w:hAnsi="Times New Roman"/>
        </w:rPr>
        <w:t>Bosward</w:t>
      </w:r>
      <w:proofErr w:type="spellEnd"/>
      <w:r>
        <w:rPr>
          <w:rFonts w:ascii="Times New Roman" w:hAnsi="Times New Roman"/>
        </w:rPr>
        <w:t xml:space="preserve"> </w:t>
      </w:r>
      <w:r w:rsidR="00E7666B">
        <w:rPr>
          <w:rFonts w:ascii="Times New Roman" w:hAnsi="Times New Roman"/>
        </w:rPr>
        <w:t xml:space="preserve">K </w:t>
      </w:r>
      <w:r>
        <w:rPr>
          <w:rFonts w:ascii="Times New Roman" w:hAnsi="Times New Roman"/>
        </w:rPr>
        <w:t xml:space="preserve">and </w:t>
      </w:r>
      <w:proofErr w:type="spellStart"/>
      <w:r>
        <w:rPr>
          <w:rFonts w:ascii="Times New Roman" w:hAnsi="Times New Roman"/>
        </w:rPr>
        <w:t>Zadoks</w:t>
      </w:r>
      <w:proofErr w:type="spellEnd"/>
      <w:r w:rsidR="00E7666B">
        <w:rPr>
          <w:rFonts w:ascii="Times New Roman" w:hAnsi="Times New Roman"/>
        </w:rPr>
        <w:t xml:space="preserve"> RN</w:t>
      </w:r>
      <w:r>
        <w:rPr>
          <w:rFonts w:ascii="Times New Roman" w:hAnsi="Times New Roman"/>
        </w:rPr>
        <w:t xml:space="preserve">, </w:t>
      </w:r>
      <w:r w:rsidR="00ED7255">
        <w:rPr>
          <w:rFonts w:ascii="Times New Roman" w:hAnsi="Times New Roman"/>
        </w:rPr>
        <w:t>(new data)</w:t>
      </w:r>
    </w:p>
    <w:p w14:paraId="38AA4387" w14:textId="034EB7EC" w:rsidR="00D62198" w:rsidRDefault="00D62198" w:rsidP="008A0051">
      <w:pPr>
        <w:pStyle w:val="ListParagraph"/>
        <w:numPr>
          <w:ilvl w:val="0"/>
          <w:numId w:val="18"/>
        </w:numPr>
        <w:autoSpaceDE w:val="0"/>
        <w:autoSpaceDN w:val="0"/>
        <w:adjustRightInd w:val="0"/>
        <w:rPr>
          <w:rFonts w:ascii="Times New Roman" w:hAnsi="Times New Roman"/>
        </w:rPr>
      </w:pPr>
      <w:r>
        <w:rPr>
          <w:rFonts w:ascii="Times New Roman" w:hAnsi="Times New Roman"/>
        </w:rPr>
        <w:t xml:space="preserve">Moroni </w:t>
      </w:r>
      <w:r w:rsidR="00E7666B">
        <w:rPr>
          <w:rFonts w:ascii="Times New Roman" w:hAnsi="Times New Roman"/>
        </w:rPr>
        <w:t xml:space="preserve">P </w:t>
      </w:r>
      <w:r>
        <w:rPr>
          <w:rFonts w:ascii="Times New Roman" w:hAnsi="Times New Roman"/>
        </w:rPr>
        <w:t xml:space="preserve">and </w:t>
      </w:r>
      <w:proofErr w:type="spellStart"/>
      <w:r>
        <w:rPr>
          <w:rFonts w:ascii="Times New Roman" w:hAnsi="Times New Roman"/>
        </w:rPr>
        <w:t>Zadoks</w:t>
      </w:r>
      <w:proofErr w:type="spellEnd"/>
      <w:r w:rsidR="00E7666B">
        <w:rPr>
          <w:rFonts w:ascii="Times New Roman" w:hAnsi="Times New Roman"/>
        </w:rPr>
        <w:t xml:space="preserve"> RN</w:t>
      </w:r>
      <w:r>
        <w:rPr>
          <w:rFonts w:ascii="Times New Roman" w:hAnsi="Times New Roman"/>
        </w:rPr>
        <w:t xml:space="preserve">, </w:t>
      </w:r>
      <w:r w:rsidR="00ED7255">
        <w:rPr>
          <w:rFonts w:ascii="Times New Roman" w:hAnsi="Times New Roman"/>
        </w:rPr>
        <w:t>(new data)</w:t>
      </w:r>
    </w:p>
    <w:p w14:paraId="3431FD21" w14:textId="35B0857B" w:rsidR="00D10C36" w:rsidRDefault="008A0051" w:rsidP="008A0051">
      <w:pPr>
        <w:pStyle w:val="ListParagraph"/>
        <w:numPr>
          <w:ilvl w:val="0"/>
          <w:numId w:val="18"/>
        </w:numPr>
        <w:autoSpaceDE w:val="0"/>
        <w:autoSpaceDN w:val="0"/>
        <w:adjustRightInd w:val="0"/>
        <w:rPr>
          <w:rFonts w:ascii="Times New Roman" w:hAnsi="Times New Roman"/>
        </w:rPr>
      </w:pPr>
      <w:r w:rsidRPr="004B7887">
        <w:rPr>
          <w:rFonts w:ascii="Times New Roman" w:hAnsi="Times New Roman"/>
        </w:rPr>
        <w:t>Martins ER</w:t>
      </w:r>
      <w:r w:rsidR="00B1026A">
        <w:rPr>
          <w:rFonts w:ascii="Times New Roman" w:hAnsi="Times New Roman"/>
        </w:rPr>
        <w:t xml:space="preserve">, </w:t>
      </w:r>
      <w:r w:rsidR="00ED7255">
        <w:rPr>
          <w:rFonts w:ascii="Times New Roman" w:hAnsi="Times New Roman"/>
        </w:rPr>
        <w:t>(new data)</w:t>
      </w:r>
      <w:bookmarkStart w:id="0" w:name="_GoBack"/>
      <w:bookmarkEnd w:id="0"/>
    </w:p>
    <w:p w14:paraId="6E86F42D" w14:textId="75064B10" w:rsidR="00D62198" w:rsidRPr="004B7887" w:rsidRDefault="00D62198" w:rsidP="004B7887">
      <w:pPr>
        <w:pStyle w:val="ListParagraph"/>
        <w:numPr>
          <w:ilvl w:val="0"/>
          <w:numId w:val="18"/>
        </w:numPr>
        <w:autoSpaceDE w:val="0"/>
        <w:autoSpaceDN w:val="0"/>
        <w:adjustRightInd w:val="0"/>
        <w:rPr>
          <w:rFonts w:ascii="Times New Roman" w:hAnsi="Times New Roman"/>
        </w:rPr>
      </w:pPr>
      <w:proofErr w:type="spellStart"/>
      <w:r>
        <w:rPr>
          <w:rFonts w:ascii="Times New Roman" w:hAnsi="Times New Roman"/>
        </w:rPr>
        <w:t>Zadoks</w:t>
      </w:r>
      <w:proofErr w:type="spellEnd"/>
      <w:r w:rsidR="00E7666B">
        <w:rPr>
          <w:rFonts w:ascii="Times New Roman" w:hAnsi="Times New Roman"/>
        </w:rPr>
        <w:t xml:space="preserve"> RN</w:t>
      </w:r>
      <w:r>
        <w:rPr>
          <w:rFonts w:ascii="Times New Roman" w:hAnsi="Times New Roman"/>
        </w:rPr>
        <w:t xml:space="preserve">, </w:t>
      </w:r>
      <w:r w:rsidR="00ED7255">
        <w:rPr>
          <w:rFonts w:ascii="Times New Roman" w:hAnsi="Times New Roman"/>
        </w:rPr>
        <w:t>(new data)</w:t>
      </w:r>
    </w:p>
    <w:p w14:paraId="078DF1CC" w14:textId="77777777" w:rsidR="00691907" w:rsidRDefault="00691907" w:rsidP="00CF1746">
      <w:pPr>
        <w:spacing w:line="240" w:lineRule="auto"/>
        <w:rPr>
          <w:rFonts w:ascii="Times New Roman" w:hAnsi="Times New Roman"/>
          <w:sz w:val="16"/>
          <w:szCs w:val="16"/>
          <w:lang w:eastAsia="en-SG"/>
        </w:rPr>
      </w:pPr>
    </w:p>
    <w:p w14:paraId="398312B6" w14:textId="77777777" w:rsidR="009D3C8B" w:rsidRPr="009D3C8B" w:rsidRDefault="00691907" w:rsidP="009D3C8B">
      <w:pPr>
        <w:pStyle w:val="EndNoteBibliography"/>
        <w:spacing w:after="0"/>
        <w:rPr>
          <w:noProof/>
        </w:rPr>
      </w:pPr>
      <w:r>
        <w:rPr>
          <w:rFonts w:ascii="Times New Roman" w:hAnsi="Times New Roman"/>
          <w:sz w:val="16"/>
          <w:szCs w:val="16"/>
          <w:lang w:eastAsia="en-SG"/>
        </w:rPr>
        <w:fldChar w:fldCharType="begin"/>
      </w:r>
      <w:r>
        <w:rPr>
          <w:rFonts w:ascii="Times New Roman" w:hAnsi="Times New Roman"/>
          <w:sz w:val="16"/>
          <w:szCs w:val="16"/>
          <w:lang w:eastAsia="en-SG"/>
        </w:rPr>
        <w:instrText xml:space="preserve"> ADDIN EN.REFLIST </w:instrText>
      </w:r>
      <w:r>
        <w:rPr>
          <w:rFonts w:ascii="Times New Roman" w:hAnsi="Times New Roman"/>
          <w:sz w:val="16"/>
          <w:szCs w:val="16"/>
          <w:lang w:eastAsia="en-SG"/>
        </w:rPr>
        <w:fldChar w:fldCharType="separate"/>
      </w:r>
      <w:r w:rsidR="009D3C8B" w:rsidRPr="009D3C8B">
        <w:rPr>
          <w:noProof/>
        </w:rPr>
        <w:t>1.</w:t>
      </w:r>
      <w:r w:rsidR="009D3C8B" w:rsidRPr="009D3C8B">
        <w:rPr>
          <w:noProof/>
        </w:rPr>
        <w:tab/>
        <w:t>Brochet M, Couve E, Bercion R, Sire JM, Glaser P. Population structure of human isolates of Streptococcus agalactiae from Dakar and Bangui. J Clin Microbiol. 2009;47(3):800-3. Epub 2008/12/26. doi: 10.1128/JCM.01103-08. PubMed PMID: 19109468; PubMed Central PMCID: PMCPMC2650903.</w:t>
      </w:r>
    </w:p>
    <w:p w14:paraId="17815BE2" w14:textId="77777777" w:rsidR="009D3C8B" w:rsidRPr="009D3C8B" w:rsidRDefault="009D3C8B" w:rsidP="009D3C8B">
      <w:pPr>
        <w:pStyle w:val="EndNoteBibliography"/>
        <w:spacing w:after="0"/>
        <w:rPr>
          <w:noProof/>
        </w:rPr>
      </w:pPr>
      <w:r w:rsidRPr="009D3C8B">
        <w:rPr>
          <w:noProof/>
        </w:rPr>
        <w:t>2.</w:t>
      </w:r>
      <w:r w:rsidRPr="009D3C8B">
        <w:rPr>
          <w:noProof/>
        </w:rPr>
        <w:tab/>
        <w:t>Huber CA, McOdimba F, Pflueger V, Daubenberger CA, Revathi G. Characterization of invasive and colonizing isolates of Streptococcus agalactiae in East African adults. J Clin Microbiol. 2011;49(10):3652-5. Epub 2011/08/26. doi: 10.1128/JCM.01288-11. PubMed PMID: 21865428; PubMed Central PMCID: PMCPMC3187314.</w:t>
      </w:r>
    </w:p>
    <w:p w14:paraId="272706C3" w14:textId="77777777" w:rsidR="009D3C8B" w:rsidRPr="009D3C8B" w:rsidRDefault="009D3C8B" w:rsidP="009D3C8B">
      <w:pPr>
        <w:pStyle w:val="EndNoteBibliography"/>
        <w:spacing w:after="0"/>
        <w:rPr>
          <w:noProof/>
        </w:rPr>
      </w:pPr>
      <w:r w:rsidRPr="009D3C8B">
        <w:rPr>
          <w:noProof/>
        </w:rPr>
        <w:t>3.</w:t>
      </w:r>
      <w:r w:rsidRPr="009D3C8B">
        <w:rPr>
          <w:noProof/>
        </w:rPr>
        <w:tab/>
        <w:t>Kawasaki M, Delamare-Deboutteville J, Bowater RO, Walker MJ, Beatson S, Ben Zakour NL, et al. Microevolution of Streptococcus agalactiae ST-261 from Australia Indicates Dissemination via Imported Tilapia and Ongoing Adaptation to Marine Hosts or Environment. Appl Environ Microbiol. 2018;84(16). Epub 2018/06/20. doi: 10.1128/AEM.00859-18. PubMed PMID: 29915111; PubMed Central PMCID: PMCPMC6070751.</w:t>
      </w:r>
    </w:p>
    <w:p w14:paraId="1A3B5EB5" w14:textId="77777777" w:rsidR="009D3C8B" w:rsidRPr="009D3C8B" w:rsidRDefault="009D3C8B" w:rsidP="009D3C8B">
      <w:pPr>
        <w:pStyle w:val="EndNoteBibliography"/>
        <w:spacing w:after="0"/>
        <w:rPr>
          <w:noProof/>
        </w:rPr>
      </w:pPr>
      <w:r w:rsidRPr="009D3C8B">
        <w:rPr>
          <w:noProof/>
        </w:rPr>
        <w:t>4.</w:t>
      </w:r>
      <w:r w:rsidRPr="009D3C8B">
        <w:rPr>
          <w:noProof/>
        </w:rPr>
        <w:tab/>
        <w:t>Barony GM, Tavares GC, Pereira FL, Carvalho AF, Dorella FA, Leal CAG, et al. Large-scale genomic analyses reveal the population structure and evolutionary trends of Streptococcus agalactiae strains in Brazilian fish farms. Sci Rep. 2017;7(1):13538. Epub 2017/10/21. doi: 10.1038/s41598-017-13228-z. PubMed PMID: 29051505; PubMed Central PMCID: PMCPMC5648781.</w:t>
      </w:r>
    </w:p>
    <w:p w14:paraId="3B767C39" w14:textId="77777777" w:rsidR="009D3C8B" w:rsidRPr="009D3C8B" w:rsidRDefault="009D3C8B" w:rsidP="009D3C8B">
      <w:pPr>
        <w:pStyle w:val="EndNoteBibliography"/>
        <w:spacing w:after="0"/>
        <w:rPr>
          <w:noProof/>
        </w:rPr>
      </w:pPr>
      <w:r w:rsidRPr="009D3C8B">
        <w:rPr>
          <w:noProof/>
        </w:rPr>
        <w:t>5.</w:t>
      </w:r>
      <w:r w:rsidRPr="009D3C8B">
        <w:rPr>
          <w:noProof/>
        </w:rPr>
        <w:tab/>
        <w:t>Manning SD, Springman AC, Lehotzky E, Lewis MA, Whittam TS, Davies HD. Multilocus sequence types associated with neonatal group B streptococcal sepsis and meningitis in Canada. J Clin Microbiol. 2009;47(4):1143-8. Epub 2009/01/23. doi: 10.1128/JCM.01424-08. PubMed PMID: 19158264; PubMed Central PMCID: PMCPMC2668308.</w:t>
      </w:r>
    </w:p>
    <w:p w14:paraId="20C64CB7" w14:textId="77777777" w:rsidR="009D3C8B" w:rsidRPr="009D3C8B" w:rsidRDefault="009D3C8B" w:rsidP="009D3C8B">
      <w:pPr>
        <w:pStyle w:val="EndNoteBibliography"/>
        <w:spacing w:after="0"/>
        <w:rPr>
          <w:noProof/>
        </w:rPr>
      </w:pPr>
      <w:r w:rsidRPr="009D3C8B">
        <w:rPr>
          <w:noProof/>
        </w:rPr>
        <w:t>6.</w:t>
      </w:r>
      <w:r w:rsidRPr="009D3C8B">
        <w:rPr>
          <w:noProof/>
        </w:rPr>
        <w:tab/>
        <w:t>Teatero S, Athey TB, Van Caeseele P, Horsman G, Alexander DC, Melano RG, et al. Emergence of Serotype IV Group B Streptococcus Adult Invasive Disease in Manitoba and Saskatchewan, Canada, Is Driven by Clonal Sequence Type 459 Strains. J Clin Microbiol. 2015;53(9):2919-26. Epub 2015/07/03. doi: 10.1128/JCM.01128-15. PubMed PMID: 26135871; PubMed Central PMCID: PMCPMC4540936.</w:t>
      </w:r>
    </w:p>
    <w:p w14:paraId="17ADC4D6" w14:textId="77777777" w:rsidR="009D3C8B" w:rsidRPr="009D3C8B" w:rsidRDefault="009D3C8B" w:rsidP="009D3C8B">
      <w:pPr>
        <w:pStyle w:val="EndNoteBibliography"/>
        <w:spacing w:after="0"/>
        <w:rPr>
          <w:noProof/>
        </w:rPr>
      </w:pPr>
      <w:r w:rsidRPr="009D3C8B">
        <w:rPr>
          <w:noProof/>
        </w:rPr>
        <w:lastRenderedPageBreak/>
        <w:t>7.</w:t>
      </w:r>
      <w:r w:rsidRPr="009D3C8B">
        <w:rPr>
          <w:noProof/>
        </w:rPr>
        <w:tab/>
        <w:t>Yang Y, Liu Y, Ding Y, Yi L, Ma Z, Fan H, et al. Molecular characterization of Streptococcus agalactiae isolated from bovine mastitis in Eastern China. PLoS One. 2013;8(7):e67755. Epub 2013/07/23. doi: 10.1371/journal.pone.0067755. PubMed PMID: 23874442; PubMed Central PMCID: PMCPMC3707890.</w:t>
      </w:r>
    </w:p>
    <w:p w14:paraId="654EA5A3" w14:textId="77777777" w:rsidR="009D3C8B" w:rsidRPr="009D3C8B" w:rsidRDefault="009D3C8B" w:rsidP="009D3C8B">
      <w:pPr>
        <w:pStyle w:val="EndNoteBibliography"/>
        <w:spacing w:after="0"/>
        <w:rPr>
          <w:noProof/>
        </w:rPr>
      </w:pPr>
      <w:r w:rsidRPr="009D3C8B">
        <w:rPr>
          <w:noProof/>
        </w:rPr>
        <w:t>8.</w:t>
      </w:r>
      <w:r w:rsidRPr="009D3C8B">
        <w:rPr>
          <w:noProof/>
        </w:rPr>
        <w:tab/>
        <w:t>Barato P, Martins ER, Melo-Cristino J, Iregui CA, Ramirez M. Persistence of a single clone of Streptococcus agalactiae causing disease in tilapia (Oreochromis sp.) cultured in Colombia over 8 years. J Fish Dis. 2015;38(12):1083-7. Epub 2015/02/04. doi: 10.1111/jfd.12337. PubMed PMID: 25643734.</w:t>
      </w:r>
    </w:p>
    <w:p w14:paraId="58353D75" w14:textId="77777777" w:rsidR="009D3C8B" w:rsidRPr="009D3C8B" w:rsidRDefault="009D3C8B" w:rsidP="009D3C8B">
      <w:pPr>
        <w:pStyle w:val="EndNoteBibliography"/>
        <w:spacing w:after="0"/>
        <w:rPr>
          <w:noProof/>
        </w:rPr>
      </w:pPr>
      <w:r w:rsidRPr="009D3C8B">
        <w:rPr>
          <w:noProof/>
        </w:rPr>
        <w:t>9.</w:t>
      </w:r>
      <w:r w:rsidRPr="009D3C8B">
        <w:rPr>
          <w:noProof/>
        </w:rPr>
        <w:tab/>
        <w:t>Cobo-Angel C, Jaramillo-Jaramillo AS, Lasso-Rojas LM, Aguilar-Marin SB, Sanchez J, Rodriguez-Lecompte JC, et al. Streptococcus agalactiae is not always an obligate intramammary pathogen: Molecular epidemiology of GBS from milk, feces and environment in Colombian dairy herds. PLoS One. 2018;13(12):e0208990. Epub 2018/12/12. doi: 10.1371/journal.pone.0208990. PubMed PMID: 30532177; PubMed Central PMCID: PMCPMC6287850.</w:t>
      </w:r>
    </w:p>
    <w:p w14:paraId="4DDC0D7A" w14:textId="77777777" w:rsidR="009D3C8B" w:rsidRPr="009D3C8B" w:rsidRDefault="009D3C8B" w:rsidP="009D3C8B">
      <w:pPr>
        <w:pStyle w:val="EndNoteBibliography"/>
        <w:spacing w:after="0"/>
        <w:rPr>
          <w:noProof/>
        </w:rPr>
      </w:pPr>
      <w:r w:rsidRPr="009D3C8B">
        <w:rPr>
          <w:noProof/>
        </w:rPr>
        <w:t>10.</w:t>
      </w:r>
      <w:r w:rsidRPr="009D3C8B">
        <w:rPr>
          <w:noProof/>
        </w:rPr>
        <w:tab/>
        <w:t>Mahmmod YS, Klaas IC, Katholm J, Lutton M, Zadoks RN. Molecular epidemiology and strain-specific characteristics of Streptococcus agalactiae at the herd and cow level. J Dairy Sci. 2015;98(10):6913-24. Epub 2015/08/04. doi: 10.3168/jds.2015-9397. PubMed PMID: 26233443.</w:t>
      </w:r>
    </w:p>
    <w:p w14:paraId="7B53DA86" w14:textId="77777777" w:rsidR="009D3C8B" w:rsidRPr="009D3C8B" w:rsidRDefault="009D3C8B" w:rsidP="009D3C8B">
      <w:pPr>
        <w:pStyle w:val="EndNoteBibliography"/>
        <w:spacing w:after="0"/>
        <w:rPr>
          <w:noProof/>
        </w:rPr>
      </w:pPr>
      <w:r w:rsidRPr="009D3C8B">
        <w:rPr>
          <w:noProof/>
        </w:rPr>
        <w:t>11.</w:t>
      </w:r>
      <w:r w:rsidRPr="009D3C8B">
        <w:rPr>
          <w:noProof/>
        </w:rPr>
        <w:tab/>
        <w:t>Almeida A, Alves-Barroco C, Sauvage E, Bexiga R, Albuquerque P, Tavares F, et al. Persistence of a dominant bovine lineage of group B Streptococcus reveals genomic signatures of host adaptation. Environ Microbiol. 2016;18(11):4216-29. Epub 2016/10/26. doi: 10.1111/1462-2920.13550. PubMed PMID: 27696631.</w:t>
      </w:r>
    </w:p>
    <w:p w14:paraId="6D750C69" w14:textId="77777777" w:rsidR="009D3C8B" w:rsidRPr="009D3C8B" w:rsidRDefault="009D3C8B" w:rsidP="009D3C8B">
      <w:pPr>
        <w:pStyle w:val="EndNoteBibliography"/>
        <w:spacing w:after="0"/>
        <w:rPr>
          <w:noProof/>
        </w:rPr>
      </w:pPr>
      <w:r w:rsidRPr="009D3C8B">
        <w:rPr>
          <w:noProof/>
        </w:rPr>
        <w:t>12.</w:t>
      </w:r>
      <w:r w:rsidRPr="009D3C8B">
        <w:rPr>
          <w:noProof/>
        </w:rPr>
        <w:tab/>
        <w:t>Bjornsdottir ES, Martins ER, Erlendsdottir H, Haraldsson G, Melo-Cristino J, Kristinsson KG, et al. Changing epidemiology of group B streptococcal infections among adults in Iceland: 1975-2014. Clin Microbiol Infect. 2016;22(4):379 e9- e16. Epub 2015/12/23. doi: 10.1016/j.cmi.2015.11.020. PubMed PMID: 26691681.</w:t>
      </w:r>
    </w:p>
    <w:p w14:paraId="713731AE" w14:textId="77777777" w:rsidR="009D3C8B" w:rsidRPr="009D3C8B" w:rsidRDefault="009D3C8B" w:rsidP="009D3C8B">
      <w:pPr>
        <w:pStyle w:val="EndNoteBibliography"/>
        <w:spacing w:after="0"/>
        <w:rPr>
          <w:noProof/>
        </w:rPr>
      </w:pPr>
      <w:r w:rsidRPr="009D3C8B">
        <w:rPr>
          <w:noProof/>
        </w:rPr>
        <w:t>13.</w:t>
      </w:r>
      <w:r w:rsidRPr="009D3C8B">
        <w:rPr>
          <w:noProof/>
        </w:rPr>
        <w:tab/>
        <w:t>Sadowy E, Matynia B, Hryniewicz W. Population structure, virulence factors and resistance determinants of invasive, non-invasive and colonizing Streptococcus agalactiae in Poland. J Antimicrob Chemother. 2010;65(9):1907-14. Epub 2010/06/30. doi: 10.1093/jac/dkq230. PubMed PMID: 20584746.</w:t>
      </w:r>
    </w:p>
    <w:p w14:paraId="056F3779" w14:textId="77777777" w:rsidR="009D3C8B" w:rsidRPr="009D3C8B" w:rsidRDefault="009D3C8B" w:rsidP="009D3C8B">
      <w:pPr>
        <w:pStyle w:val="EndNoteBibliography"/>
        <w:spacing w:after="0"/>
        <w:rPr>
          <w:noProof/>
        </w:rPr>
      </w:pPr>
      <w:r w:rsidRPr="009D3C8B">
        <w:rPr>
          <w:noProof/>
        </w:rPr>
        <w:t>14.</w:t>
      </w:r>
      <w:r w:rsidRPr="009D3C8B">
        <w:rPr>
          <w:noProof/>
        </w:rPr>
        <w:tab/>
        <w:t>Martins ER, Pessanha MA, Ramirez M, Melo-Cristino J, Portuguese Group for the Study of Streptococcal I. Analysis of group B streptococcal isolates from infants and pregnant women in Portugal revealing two lineages with enhanced invasiveness. J Clin Microbiol. 2007;45(10):3224-9. Epub 2007/08/19. doi: 10.1128/JCM.01182-07. PubMed PMID: 17699641; PubMed Central PMCID: PMCPMC2045366.</w:t>
      </w:r>
    </w:p>
    <w:p w14:paraId="4DA6E4AC" w14:textId="77777777" w:rsidR="009D3C8B" w:rsidRPr="009D3C8B" w:rsidRDefault="009D3C8B" w:rsidP="009D3C8B">
      <w:pPr>
        <w:pStyle w:val="EndNoteBibliography"/>
        <w:spacing w:after="0"/>
        <w:rPr>
          <w:noProof/>
        </w:rPr>
      </w:pPr>
      <w:r w:rsidRPr="009D3C8B">
        <w:rPr>
          <w:noProof/>
        </w:rPr>
        <w:t>15.</w:t>
      </w:r>
      <w:r w:rsidRPr="009D3C8B">
        <w:rPr>
          <w:noProof/>
        </w:rPr>
        <w:tab/>
        <w:t>Martins ER, Melo-Cristino J, Ramirez M, Portuguese Group for the Study of Streptococcal I. Dominance of serotype Ia among group B Streptococci causing invasive infections in nonpregnant adults in Portugal. J Clin Microbiol. 2012;50(4):1219-27. Epub 2012/01/06. doi: 10.1128/JCM.05488-11. PubMed PMID: 22219307; PubMed Central PMCID: PMCPMC3318525.</w:t>
      </w:r>
    </w:p>
    <w:p w14:paraId="54C50505" w14:textId="77777777" w:rsidR="009D3C8B" w:rsidRPr="009D3C8B" w:rsidRDefault="009D3C8B" w:rsidP="009D3C8B">
      <w:pPr>
        <w:pStyle w:val="EndNoteBibliography"/>
        <w:spacing w:after="0"/>
        <w:rPr>
          <w:noProof/>
        </w:rPr>
      </w:pPr>
      <w:r w:rsidRPr="009D3C8B">
        <w:rPr>
          <w:noProof/>
        </w:rPr>
        <w:t>16.</w:t>
      </w:r>
      <w:r w:rsidRPr="009D3C8B">
        <w:rPr>
          <w:noProof/>
        </w:rPr>
        <w:tab/>
        <w:t>Martins ER, Pedroso-Roussado C, Melo-Cristino J, Ramirez M, Portuguese Group for the Study of Streptococcal I. Streptococcus agalactiae Causing Neonatal Infections in Portugal (2005-2015): Diversification and Emergence of a CC17/PI-2b Multidrug Resistant Sublineage. Front Microbiol. 2017;8:499. Epub 2017/04/13. doi: 10.3389/fmicb.2017.00499. PubMed PMID: 28400757; PubMed Central PMCID: PMCPMC5368217.</w:t>
      </w:r>
    </w:p>
    <w:p w14:paraId="7239151B" w14:textId="77777777" w:rsidR="009D3C8B" w:rsidRPr="009D3C8B" w:rsidRDefault="009D3C8B" w:rsidP="009D3C8B">
      <w:pPr>
        <w:pStyle w:val="EndNoteBibliography"/>
        <w:spacing w:after="0"/>
        <w:rPr>
          <w:noProof/>
        </w:rPr>
      </w:pPr>
      <w:r w:rsidRPr="009D3C8B">
        <w:rPr>
          <w:noProof/>
        </w:rPr>
        <w:t>17.</w:t>
      </w:r>
      <w:r w:rsidRPr="009D3C8B">
        <w:rPr>
          <w:noProof/>
        </w:rPr>
        <w:tab/>
        <w:t>Lopes E, Fernandes T, Machado MP, Carrico JA, Melo-Cristino J, Ramirez M, et al. Increasing macrolide resistance among Streptococcus agalactiae causing invasive disease in non-pregnant adults was driven by a single capsular-transformed lineage, Portugal, 2009 to 2015. Euro Surveill. 2018;23(21). Epub 2018/05/31. doi: 10.2807/1560-7917.ES.2018.23.21.1700473. PubMed PMID: 29845930.</w:t>
      </w:r>
    </w:p>
    <w:p w14:paraId="4F041C14" w14:textId="77777777" w:rsidR="009D3C8B" w:rsidRPr="009D3C8B" w:rsidRDefault="009D3C8B" w:rsidP="009D3C8B">
      <w:pPr>
        <w:pStyle w:val="EndNoteBibliography"/>
        <w:spacing w:after="0"/>
        <w:rPr>
          <w:noProof/>
        </w:rPr>
      </w:pPr>
      <w:r w:rsidRPr="009D3C8B">
        <w:rPr>
          <w:noProof/>
        </w:rPr>
        <w:t>18.</w:t>
      </w:r>
      <w:r w:rsidRPr="009D3C8B">
        <w:rPr>
          <w:noProof/>
        </w:rPr>
        <w:tab/>
        <w:t>Martins ER, Andreu A, Correia P, Juncosa T, Bosch J, Ramirez M, et al. Group B streptococci causing neonatal infections in barcelona are a stable clonal population: 18-year surveillance. J Clin Microbiol. 2011;49(8):2911-8. Epub 2011/06/24. doi: 10.1128/JCM.00271-11. PubMed PMID: 21697333; PubMed Central PMCID: PMCPMC3147731.</w:t>
      </w:r>
    </w:p>
    <w:p w14:paraId="54970643" w14:textId="77777777" w:rsidR="009D3C8B" w:rsidRPr="009D3C8B" w:rsidRDefault="009D3C8B" w:rsidP="009D3C8B">
      <w:pPr>
        <w:pStyle w:val="EndNoteBibliography"/>
        <w:spacing w:after="0"/>
        <w:rPr>
          <w:noProof/>
        </w:rPr>
      </w:pPr>
      <w:r w:rsidRPr="009D3C8B">
        <w:rPr>
          <w:noProof/>
        </w:rPr>
        <w:lastRenderedPageBreak/>
        <w:t>19.</w:t>
      </w:r>
      <w:r w:rsidRPr="009D3C8B">
        <w:rPr>
          <w:noProof/>
        </w:rPr>
        <w:tab/>
        <w:t>Luan SL, Granlund M, Sellin M, Lagergard T, Spratt BG, Norgren M. Multilocus sequence typing of Swedish invasive group B streptococcus isolates indicates a neonatally associated genetic lineage and capsule switching. J Clin Microbiol. 2005;43(8):3727-33. Epub 2005/08/06. doi: 10.1128/JCM.43.8.3727-3733.2005. PubMed PMID: 16081902; PubMed Central PMCID: PMCPMC1233917.</w:t>
      </w:r>
    </w:p>
    <w:p w14:paraId="02000453" w14:textId="77777777" w:rsidR="009D3C8B" w:rsidRPr="009D3C8B" w:rsidRDefault="009D3C8B" w:rsidP="009D3C8B">
      <w:pPr>
        <w:pStyle w:val="EndNoteBibliography"/>
        <w:spacing w:after="0"/>
        <w:rPr>
          <w:noProof/>
        </w:rPr>
      </w:pPr>
      <w:r w:rsidRPr="009D3C8B">
        <w:rPr>
          <w:noProof/>
        </w:rPr>
        <w:t>20.</w:t>
      </w:r>
      <w:r w:rsidRPr="009D3C8B">
        <w:rPr>
          <w:noProof/>
        </w:rPr>
        <w:tab/>
        <w:t>Bisharat N, Crook DW, Leigh J, Harding RM, Ward PN, Coffey TJ, et al. Hyperinvasive neonatal group B streptococcus has arisen from a bovine ancestor. J Clin Microbiol. 2004;42(5):2161-7. Epub 2004/05/08. PubMed PMID: 15131184; PubMed Central PMCID: PMCPMC404684.</w:t>
      </w:r>
    </w:p>
    <w:p w14:paraId="00FC7076" w14:textId="77777777" w:rsidR="009D3C8B" w:rsidRPr="009D3C8B" w:rsidRDefault="009D3C8B" w:rsidP="009D3C8B">
      <w:pPr>
        <w:pStyle w:val="EndNoteBibliography"/>
        <w:spacing w:after="0"/>
        <w:rPr>
          <w:noProof/>
        </w:rPr>
      </w:pPr>
      <w:r w:rsidRPr="009D3C8B">
        <w:rPr>
          <w:noProof/>
        </w:rPr>
        <w:t>21.</w:t>
      </w:r>
      <w:r w:rsidRPr="009D3C8B">
        <w:rPr>
          <w:noProof/>
        </w:rPr>
        <w:tab/>
        <w:t>Bohnsack JF, Whiting A, Gottschalk M, Dunn DM, Weiss R, Azimi PH, et al. Population structure of invasive and colonizing strains of Streptococcus agalactiae from neonates of six U.S. Academic Centers from 1995 to 1999. J Clin Microbiol. 2008;46(4):1285-91. Epub 2008/02/22. doi: 10.1128/JCM.02105-07. PubMed PMID: 18287314; PubMed Central PMCID: PMCPMC2292926.</w:t>
      </w:r>
    </w:p>
    <w:p w14:paraId="49269008" w14:textId="77777777" w:rsidR="009D3C8B" w:rsidRPr="009D3C8B" w:rsidRDefault="009D3C8B" w:rsidP="009D3C8B">
      <w:pPr>
        <w:pStyle w:val="EndNoteBibliography"/>
        <w:spacing w:after="0"/>
        <w:rPr>
          <w:noProof/>
        </w:rPr>
      </w:pPr>
      <w:r w:rsidRPr="009D3C8B">
        <w:rPr>
          <w:noProof/>
        </w:rPr>
        <w:t>22.</w:t>
      </w:r>
      <w:r w:rsidRPr="009D3C8B">
        <w:rPr>
          <w:noProof/>
        </w:rPr>
        <w:tab/>
        <w:t>Da Cunha V, Davies MR, Douarre PE, Rosinski-Chupin I, Margarit I, Spinali S, et al. Streptococcus agalactiae clones infecting humans were selected and fixed through the extensive use of tetracycline. Nat Commun. 2014;5:4544. Epub 2014/08/05. doi: 10.1038/ncomms5544. PubMed PMID: 25088811; PubMed Central PMCID: PMCPMC4538795.</w:t>
      </w:r>
    </w:p>
    <w:p w14:paraId="2BCFB46C" w14:textId="77777777" w:rsidR="009D3C8B" w:rsidRPr="009D3C8B" w:rsidRDefault="009D3C8B" w:rsidP="009D3C8B">
      <w:pPr>
        <w:pStyle w:val="EndNoteBibliography"/>
        <w:spacing w:after="0"/>
        <w:rPr>
          <w:noProof/>
        </w:rPr>
      </w:pPr>
      <w:r w:rsidRPr="009D3C8B">
        <w:rPr>
          <w:noProof/>
        </w:rPr>
        <w:t>23.</w:t>
      </w:r>
      <w:r w:rsidRPr="009D3C8B">
        <w:rPr>
          <w:noProof/>
        </w:rPr>
        <w:tab/>
        <w:t>Sorensen UB, Poulsen K, Ghezzo C, Margarit I, Kilian M. Emergence and global dissemination of host-specific Streptococcus agalactiae clones. MBio. 2010;1(3). Epub 2010/09/09. doi: 10.1128/mBio.00178-10. PubMed PMID: 20824105; PubMed Central PMCID: PMCPMC2932510.</w:t>
      </w:r>
    </w:p>
    <w:p w14:paraId="3ED01CAD" w14:textId="77777777" w:rsidR="009D3C8B" w:rsidRPr="009D3C8B" w:rsidRDefault="009D3C8B" w:rsidP="009D3C8B">
      <w:pPr>
        <w:pStyle w:val="EndNoteBibliography"/>
        <w:rPr>
          <w:noProof/>
        </w:rPr>
      </w:pPr>
      <w:r w:rsidRPr="009D3C8B">
        <w:rPr>
          <w:noProof/>
        </w:rPr>
        <w:t>24.</w:t>
      </w:r>
      <w:r w:rsidRPr="009D3C8B">
        <w:rPr>
          <w:noProof/>
        </w:rPr>
        <w:tab/>
        <w:t>Evans JJ, Bohnsack JF, Klesius PH, Whiting AA, Garcia JC, Shoemaker CA, et al. Phylogenetic relationships among Streptococcus agalactiae isolated from piscine, dolphin, bovine and human sources: a dolphin and piscine lineage associated with a fish epidemic in Kuwait is also associated with human neonatal infections in Japan. J Med Microbiol. 2008;57(Pt 11):1369-76. Epub 2008/10/18. doi: 10.1099/jmm.0.47815-0. PubMed PMID: 18927414.</w:t>
      </w:r>
    </w:p>
    <w:p w14:paraId="4DB7ADE3" w14:textId="0DA2EFA4" w:rsidR="004D74F8" w:rsidRPr="004B7887" w:rsidRDefault="00691907" w:rsidP="00EF16A9">
      <w:pPr>
        <w:spacing w:line="240" w:lineRule="auto"/>
        <w:rPr>
          <w:b/>
          <w:sz w:val="20"/>
          <w:szCs w:val="20"/>
        </w:rPr>
      </w:pPr>
      <w:r>
        <w:rPr>
          <w:rFonts w:ascii="Times New Roman" w:hAnsi="Times New Roman"/>
          <w:sz w:val="16"/>
          <w:szCs w:val="16"/>
          <w:lang w:eastAsia="en-SG"/>
        </w:rPr>
        <w:fldChar w:fldCharType="end"/>
      </w:r>
    </w:p>
    <w:sectPr w:rsidR="004D74F8" w:rsidRPr="004B7887" w:rsidSect="000F4D19">
      <w:footerReference w:type="default" r:id="rId8"/>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D6816" w14:textId="77777777" w:rsidR="00757435" w:rsidRDefault="00757435" w:rsidP="001071D0">
      <w:r>
        <w:separator/>
      </w:r>
    </w:p>
  </w:endnote>
  <w:endnote w:type="continuationSeparator" w:id="0">
    <w:p w14:paraId="2FF042E9" w14:textId="77777777" w:rsidR="00757435" w:rsidRDefault="00757435" w:rsidP="001071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Shaker 2 Lancet Regular">
    <w:altName w:val="Calibri"/>
    <w:panose1 w:val="020B0604020202020204"/>
    <w:charset w:val="00"/>
    <w:family w:val="swiss"/>
    <w:notTrueType/>
    <w:pitch w:val="default"/>
    <w:sig w:usb0="00000003" w:usb1="00000000" w:usb2="00000000" w:usb3="00000000" w:csb0="00000001" w:csb1="00000000"/>
  </w:font>
  <w:font w:name="MetaPro-Book">
    <w:altName w:val="Cambria"/>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25FF7" w14:textId="4B948D45" w:rsidR="00251D6F" w:rsidRDefault="00251D6F">
    <w:pPr>
      <w:pStyle w:val="Footer"/>
      <w:jc w:val="right"/>
    </w:pPr>
    <w:r>
      <w:fldChar w:fldCharType="begin"/>
    </w:r>
    <w:r>
      <w:instrText xml:space="preserve"> PAGE   \* MERGEFORMAT </w:instrText>
    </w:r>
    <w:r>
      <w:fldChar w:fldCharType="separate"/>
    </w:r>
    <w:r>
      <w:rPr>
        <w:noProof/>
      </w:rPr>
      <w:t>13</w:t>
    </w:r>
    <w:r>
      <w:rPr>
        <w:noProof/>
      </w:rPr>
      <w:fldChar w:fldCharType="end"/>
    </w:r>
  </w:p>
  <w:p w14:paraId="41E85EC5" w14:textId="77777777" w:rsidR="00251D6F" w:rsidRDefault="00251D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7D741" w14:textId="77777777" w:rsidR="00757435" w:rsidRDefault="00757435" w:rsidP="001071D0">
      <w:r>
        <w:separator/>
      </w:r>
    </w:p>
  </w:footnote>
  <w:footnote w:type="continuationSeparator" w:id="0">
    <w:p w14:paraId="4FB5D377" w14:textId="77777777" w:rsidR="00757435" w:rsidRDefault="00757435" w:rsidP="001071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B12CB"/>
    <w:multiLevelType w:val="hybridMultilevel"/>
    <w:tmpl w:val="8CA2917E"/>
    <w:lvl w:ilvl="0" w:tplc="C88AF7E4">
      <w:start w:val="401"/>
      <w:numFmt w:val="bullet"/>
      <w:lvlText w:val="-"/>
      <w:lvlJc w:val="left"/>
      <w:pPr>
        <w:ind w:left="450" w:hanging="360"/>
      </w:pPr>
      <w:rPr>
        <w:rFonts w:ascii="Times New Roman" w:eastAsia="Times New Roman" w:hAnsi="Times New Roman" w:cs="Times New Roman" w:hint="default"/>
      </w:rPr>
    </w:lvl>
    <w:lvl w:ilvl="1" w:tplc="48090003" w:tentative="1">
      <w:start w:val="1"/>
      <w:numFmt w:val="bullet"/>
      <w:lvlText w:val="o"/>
      <w:lvlJc w:val="left"/>
      <w:pPr>
        <w:ind w:left="1170" w:hanging="360"/>
      </w:pPr>
      <w:rPr>
        <w:rFonts w:ascii="Courier New" w:hAnsi="Courier New" w:cs="Courier New" w:hint="default"/>
      </w:rPr>
    </w:lvl>
    <w:lvl w:ilvl="2" w:tplc="48090005" w:tentative="1">
      <w:start w:val="1"/>
      <w:numFmt w:val="bullet"/>
      <w:lvlText w:val=""/>
      <w:lvlJc w:val="left"/>
      <w:pPr>
        <w:ind w:left="1890" w:hanging="360"/>
      </w:pPr>
      <w:rPr>
        <w:rFonts w:ascii="Wingdings" w:hAnsi="Wingdings" w:hint="default"/>
      </w:rPr>
    </w:lvl>
    <w:lvl w:ilvl="3" w:tplc="48090001" w:tentative="1">
      <w:start w:val="1"/>
      <w:numFmt w:val="bullet"/>
      <w:lvlText w:val=""/>
      <w:lvlJc w:val="left"/>
      <w:pPr>
        <w:ind w:left="2610" w:hanging="360"/>
      </w:pPr>
      <w:rPr>
        <w:rFonts w:ascii="Symbol" w:hAnsi="Symbol" w:hint="default"/>
      </w:rPr>
    </w:lvl>
    <w:lvl w:ilvl="4" w:tplc="48090003" w:tentative="1">
      <w:start w:val="1"/>
      <w:numFmt w:val="bullet"/>
      <w:lvlText w:val="o"/>
      <w:lvlJc w:val="left"/>
      <w:pPr>
        <w:ind w:left="3330" w:hanging="360"/>
      </w:pPr>
      <w:rPr>
        <w:rFonts w:ascii="Courier New" w:hAnsi="Courier New" w:cs="Courier New" w:hint="default"/>
      </w:rPr>
    </w:lvl>
    <w:lvl w:ilvl="5" w:tplc="48090005" w:tentative="1">
      <w:start w:val="1"/>
      <w:numFmt w:val="bullet"/>
      <w:lvlText w:val=""/>
      <w:lvlJc w:val="left"/>
      <w:pPr>
        <w:ind w:left="4050" w:hanging="360"/>
      </w:pPr>
      <w:rPr>
        <w:rFonts w:ascii="Wingdings" w:hAnsi="Wingdings" w:hint="default"/>
      </w:rPr>
    </w:lvl>
    <w:lvl w:ilvl="6" w:tplc="48090001" w:tentative="1">
      <w:start w:val="1"/>
      <w:numFmt w:val="bullet"/>
      <w:lvlText w:val=""/>
      <w:lvlJc w:val="left"/>
      <w:pPr>
        <w:ind w:left="4770" w:hanging="360"/>
      </w:pPr>
      <w:rPr>
        <w:rFonts w:ascii="Symbol" w:hAnsi="Symbol" w:hint="default"/>
      </w:rPr>
    </w:lvl>
    <w:lvl w:ilvl="7" w:tplc="48090003" w:tentative="1">
      <w:start w:val="1"/>
      <w:numFmt w:val="bullet"/>
      <w:lvlText w:val="o"/>
      <w:lvlJc w:val="left"/>
      <w:pPr>
        <w:ind w:left="5490" w:hanging="360"/>
      </w:pPr>
      <w:rPr>
        <w:rFonts w:ascii="Courier New" w:hAnsi="Courier New" w:cs="Courier New" w:hint="default"/>
      </w:rPr>
    </w:lvl>
    <w:lvl w:ilvl="8" w:tplc="48090005" w:tentative="1">
      <w:start w:val="1"/>
      <w:numFmt w:val="bullet"/>
      <w:lvlText w:val=""/>
      <w:lvlJc w:val="left"/>
      <w:pPr>
        <w:ind w:left="6210" w:hanging="360"/>
      </w:pPr>
      <w:rPr>
        <w:rFonts w:ascii="Wingdings" w:hAnsi="Wingdings" w:hint="default"/>
      </w:rPr>
    </w:lvl>
  </w:abstractNum>
  <w:abstractNum w:abstractNumId="1" w15:restartNumberingAfterBreak="0">
    <w:nsid w:val="201034A9"/>
    <w:multiLevelType w:val="hybridMultilevel"/>
    <w:tmpl w:val="DD6E5A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427D4A"/>
    <w:multiLevelType w:val="hybridMultilevel"/>
    <w:tmpl w:val="E23EEBC0"/>
    <w:lvl w:ilvl="0" w:tplc="1BD63998">
      <w:start w:val="401"/>
      <w:numFmt w:val="bullet"/>
      <w:lvlText w:val="-"/>
      <w:lvlJc w:val="left"/>
      <w:pPr>
        <w:ind w:left="540" w:hanging="360"/>
      </w:pPr>
      <w:rPr>
        <w:rFonts w:ascii="Times New Roman" w:eastAsia="Times New Roman" w:hAnsi="Times New Roman" w:cs="Times New Roman" w:hint="default"/>
      </w:rPr>
    </w:lvl>
    <w:lvl w:ilvl="1" w:tplc="48090003" w:tentative="1">
      <w:start w:val="1"/>
      <w:numFmt w:val="bullet"/>
      <w:lvlText w:val="o"/>
      <w:lvlJc w:val="left"/>
      <w:pPr>
        <w:ind w:left="1260" w:hanging="360"/>
      </w:pPr>
      <w:rPr>
        <w:rFonts w:ascii="Courier New" w:hAnsi="Courier New" w:cs="Courier New" w:hint="default"/>
      </w:rPr>
    </w:lvl>
    <w:lvl w:ilvl="2" w:tplc="48090005" w:tentative="1">
      <w:start w:val="1"/>
      <w:numFmt w:val="bullet"/>
      <w:lvlText w:val=""/>
      <w:lvlJc w:val="left"/>
      <w:pPr>
        <w:ind w:left="1980" w:hanging="360"/>
      </w:pPr>
      <w:rPr>
        <w:rFonts w:ascii="Wingdings" w:hAnsi="Wingdings" w:hint="default"/>
      </w:rPr>
    </w:lvl>
    <w:lvl w:ilvl="3" w:tplc="48090001" w:tentative="1">
      <w:start w:val="1"/>
      <w:numFmt w:val="bullet"/>
      <w:lvlText w:val=""/>
      <w:lvlJc w:val="left"/>
      <w:pPr>
        <w:ind w:left="2700" w:hanging="360"/>
      </w:pPr>
      <w:rPr>
        <w:rFonts w:ascii="Symbol" w:hAnsi="Symbol" w:hint="default"/>
      </w:rPr>
    </w:lvl>
    <w:lvl w:ilvl="4" w:tplc="48090003" w:tentative="1">
      <w:start w:val="1"/>
      <w:numFmt w:val="bullet"/>
      <w:lvlText w:val="o"/>
      <w:lvlJc w:val="left"/>
      <w:pPr>
        <w:ind w:left="3420" w:hanging="360"/>
      </w:pPr>
      <w:rPr>
        <w:rFonts w:ascii="Courier New" w:hAnsi="Courier New" w:cs="Courier New" w:hint="default"/>
      </w:rPr>
    </w:lvl>
    <w:lvl w:ilvl="5" w:tplc="48090005" w:tentative="1">
      <w:start w:val="1"/>
      <w:numFmt w:val="bullet"/>
      <w:lvlText w:val=""/>
      <w:lvlJc w:val="left"/>
      <w:pPr>
        <w:ind w:left="4140" w:hanging="360"/>
      </w:pPr>
      <w:rPr>
        <w:rFonts w:ascii="Wingdings" w:hAnsi="Wingdings" w:hint="default"/>
      </w:rPr>
    </w:lvl>
    <w:lvl w:ilvl="6" w:tplc="48090001" w:tentative="1">
      <w:start w:val="1"/>
      <w:numFmt w:val="bullet"/>
      <w:lvlText w:val=""/>
      <w:lvlJc w:val="left"/>
      <w:pPr>
        <w:ind w:left="4860" w:hanging="360"/>
      </w:pPr>
      <w:rPr>
        <w:rFonts w:ascii="Symbol" w:hAnsi="Symbol" w:hint="default"/>
      </w:rPr>
    </w:lvl>
    <w:lvl w:ilvl="7" w:tplc="48090003" w:tentative="1">
      <w:start w:val="1"/>
      <w:numFmt w:val="bullet"/>
      <w:lvlText w:val="o"/>
      <w:lvlJc w:val="left"/>
      <w:pPr>
        <w:ind w:left="5580" w:hanging="360"/>
      </w:pPr>
      <w:rPr>
        <w:rFonts w:ascii="Courier New" w:hAnsi="Courier New" w:cs="Courier New" w:hint="default"/>
      </w:rPr>
    </w:lvl>
    <w:lvl w:ilvl="8" w:tplc="48090005" w:tentative="1">
      <w:start w:val="1"/>
      <w:numFmt w:val="bullet"/>
      <w:lvlText w:val=""/>
      <w:lvlJc w:val="left"/>
      <w:pPr>
        <w:ind w:left="6300" w:hanging="360"/>
      </w:pPr>
      <w:rPr>
        <w:rFonts w:ascii="Wingdings" w:hAnsi="Wingdings" w:hint="default"/>
      </w:rPr>
    </w:lvl>
  </w:abstractNum>
  <w:abstractNum w:abstractNumId="3" w15:restartNumberingAfterBreak="0">
    <w:nsid w:val="24DD66A7"/>
    <w:multiLevelType w:val="hybridMultilevel"/>
    <w:tmpl w:val="70447CEA"/>
    <w:lvl w:ilvl="0" w:tplc="217CE254">
      <w:start w:val="1"/>
      <w:numFmt w:val="decimal"/>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295607F6"/>
    <w:multiLevelType w:val="hybridMultilevel"/>
    <w:tmpl w:val="0B421DB2"/>
    <w:lvl w:ilvl="0" w:tplc="15E2E372">
      <w:start w:val="401"/>
      <w:numFmt w:val="bullet"/>
      <w:lvlText w:val="-"/>
      <w:lvlJc w:val="left"/>
      <w:pPr>
        <w:ind w:left="405" w:hanging="360"/>
      </w:pPr>
      <w:rPr>
        <w:rFonts w:ascii="Times New Roman" w:eastAsia="Times New Roman" w:hAnsi="Times New Roman" w:cs="Times New Roman" w:hint="default"/>
      </w:rPr>
    </w:lvl>
    <w:lvl w:ilvl="1" w:tplc="48090003" w:tentative="1">
      <w:start w:val="1"/>
      <w:numFmt w:val="bullet"/>
      <w:lvlText w:val="o"/>
      <w:lvlJc w:val="left"/>
      <w:pPr>
        <w:ind w:left="1125" w:hanging="360"/>
      </w:pPr>
      <w:rPr>
        <w:rFonts w:ascii="Courier New" w:hAnsi="Courier New" w:cs="Courier New" w:hint="default"/>
      </w:rPr>
    </w:lvl>
    <w:lvl w:ilvl="2" w:tplc="48090005" w:tentative="1">
      <w:start w:val="1"/>
      <w:numFmt w:val="bullet"/>
      <w:lvlText w:val=""/>
      <w:lvlJc w:val="left"/>
      <w:pPr>
        <w:ind w:left="1845" w:hanging="360"/>
      </w:pPr>
      <w:rPr>
        <w:rFonts w:ascii="Wingdings" w:hAnsi="Wingdings" w:hint="default"/>
      </w:rPr>
    </w:lvl>
    <w:lvl w:ilvl="3" w:tplc="48090001" w:tentative="1">
      <w:start w:val="1"/>
      <w:numFmt w:val="bullet"/>
      <w:lvlText w:val=""/>
      <w:lvlJc w:val="left"/>
      <w:pPr>
        <w:ind w:left="2565" w:hanging="360"/>
      </w:pPr>
      <w:rPr>
        <w:rFonts w:ascii="Symbol" w:hAnsi="Symbol" w:hint="default"/>
      </w:rPr>
    </w:lvl>
    <w:lvl w:ilvl="4" w:tplc="48090003" w:tentative="1">
      <w:start w:val="1"/>
      <w:numFmt w:val="bullet"/>
      <w:lvlText w:val="o"/>
      <w:lvlJc w:val="left"/>
      <w:pPr>
        <w:ind w:left="3285" w:hanging="360"/>
      </w:pPr>
      <w:rPr>
        <w:rFonts w:ascii="Courier New" w:hAnsi="Courier New" w:cs="Courier New" w:hint="default"/>
      </w:rPr>
    </w:lvl>
    <w:lvl w:ilvl="5" w:tplc="48090005" w:tentative="1">
      <w:start w:val="1"/>
      <w:numFmt w:val="bullet"/>
      <w:lvlText w:val=""/>
      <w:lvlJc w:val="left"/>
      <w:pPr>
        <w:ind w:left="4005" w:hanging="360"/>
      </w:pPr>
      <w:rPr>
        <w:rFonts w:ascii="Wingdings" w:hAnsi="Wingdings" w:hint="default"/>
      </w:rPr>
    </w:lvl>
    <w:lvl w:ilvl="6" w:tplc="48090001" w:tentative="1">
      <w:start w:val="1"/>
      <w:numFmt w:val="bullet"/>
      <w:lvlText w:val=""/>
      <w:lvlJc w:val="left"/>
      <w:pPr>
        <w:ind w:left="4725" w:hanging="360"/>
      </w:pPr>
      <w:rPr>
        <w:rFonts w:ascii="Symbol" w:hAnsi="Symbol" w:hint="default"/>
      </w:rPr>
    </w:lvl>
    <w:lvl w:ilvl="7" w:tplc="48090003" w:tentative="1">
      <w:start w:val="1"/>
      <w:numFmt w:val="bullet"/>
      <w:lvlText w:val="o"/>
      <w:lvlJc w:val="left"/>
      <w:pPr>
        <w:ind w:left="5445" w:hanging="360"/>
      </w:pPr>
      <w:rPr>
        <w:rFonts w:ascii="Courier New" w:hAnsi="Courier New" w:cs="Courier New" w:hint="default"/>
      </w:rPr>
    </w:lvl>
    <w:lvl w:ilvl="8" w:tplc="48090005" w:tentative="1">
      <w:start w:val="1"/>
      <w:numFmt w:val="bullet"/>
      <w:lvlText w:val=""/>
      <w:lvlJc w:val="left"/>
      <w:pPr>
        <w:ind w:left="6165" w:hanging="360"/>
      </w:pPr>
      <w:rPr>
        <w:rFonts w:ascii="Wingdings" w:hAnsi="Wingdings" w:hint="default"/>
      </w:rPr>
    </w:lvl>
  </w:abstractNum>
  <w:abstractNum w:abstractNumId="5" w15:restartNumberingAfterBreak="0">
    <w:nsid w:val="416D2BAC"/>
    <w:multiLevelType w:val="hybridMultilevel"/>
    <w:tmpl w:val="1F6CDB18"/>
    <w:lvl w:ilvl="0" w:tplc="B3E4BD6A">
      <w:start w:val="1"/>
      <w:numFmt w:val="decimal"/>
      <w:lvlText w:val="%1"/>
      <w:lvlJc w:val="left"/>
      <w:pPr>
        <w:ind w:left="1080" w:hanging="720"/>
      </w:pPr>
      <w:rPr>
        <w:rFonts w:ascii="Calibri" w:hAnsi="Calibri" w:cs="Times New Roman" w:hint="default"/>
        <w:sz w:val="24"/>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6" w15:restartNumberingAfterBreak="0">
    <w:nsid w:val="42AA3C6E"/>
    <w:multiLevelType w:val="hybridMultilevel"/>
    <w:tmpl w:val="5E149512"/>
    <w:lvl w:ilvl="0" w:tplc="310CEF50">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7" w15:restartNumberingAfterBreak="0">
    <w:nsid w:val="449555D3"/>
    <w:multiLevelType w:val="hybridMultilevel"/>
    <w:tmpl w:val="F00E0034"/>
    <w:lvl w:ilvl="0" w:tplc="305C8822">
      <w:start w:val="401"/>
      <w:numFmt w:val="bullet"/>
      <w:lvlText w:val="-"/>
      <w:lvlJc w:val="left"/>
      <w:pPr>
        <w:ind w:left="405" w:hanging="360"/>
      </w:pPr>
      <w:rPr>
        <w:rFonts w:ascii="Times New Roman" w:eastAsia="Times New Roman" w:hAnsi="Times New Roman" w:cs="Times New Roman" w:hint="default"/>
      </w:rPr>
    </w:lvl>
    <w:lvl w:ilvl="1" w:tplc="48090003" w:tentative="1">
      <w:start w:val="1"/>
      <w:numFmt w:val="bullet"/>
      <w:lvlText w:val="o"/>
      <w:lvlJc w:val="left"/>
      <w:pPr>
        <w:ind w:left="1125" w:hanging="360"/>
      </w:pPr>
      <w:rPr>
        <w:rFonts w:ascii="Courier New" w:hAnsi="Courier New" w:cs="Courier New" w:hint="default"/>
      </w:rPr>
    </w:lvl>
    <w:lvl w:ilvl="2" w:tplc="48090005" w:tentative="1">
      <w:start w:val="1"/>
      <w:numFmt w:val="bullet"/>
      <w:lvlText w:val=""/>
      <w:lvlJc w:val="left"/>
      <w:pPr>
        <w:ind w:left="1845" w:hanging="360"/>
      </w:pPr>
      <w:rPr>
        <w:rFonts w:ascii="Wingdings" w:hAnsi="Wingdings" w:hint="default"/>
      </w:rPr>
    </w:lvl>
    <w:lvl w:ilvl="3" w:tplc="48090001" w:tentative="1">
      <w:start w:val="1"/>
      <w:numFmt w:val="bullet"/>
      <w:lvlText w:val=""/>
      <w:lvlJc w:val="left"/>
      <w:pPr>
        <w:ind w:left="2565" w:hanging="360"/>
      </w:pPr>
      <w:rPr>
        <w:rFonts w:ascii="Symbol" w:hAnsi="Symbol" w:hint="default"/>
      </w:rPr>
    </w:lvl>
    <w:lvl w:ilvl="4" w:tplc="48090003" w:tentative="1">
      <w:start w:val="1"/>
      <w:numFmt w:val="bullet"/>
      <w:lvlText w:val="o"/>
      <w:lvlJc w:val="left"/>
      <w:pPr>
        <w:ind w:left="3285" w:hanging="360"/>
      </w:pPr>
      <w:rPr>
        <w:rFonts w:ascii="Courier New" w:hAnsi="Courier New" w:cs="Courier New" w:hint="default"/>
      </w:rPr>
    </w:lvl>
    <w:lvl w:ilvl="5" w:tplc="48090005" w:tentative="1">
      <w:start w:val="1"/>
      <w:numFmt w:val="bullet"/>
      <w:lvlText w:val=""/>
      <w:lvlJc w:val="left"/>
      <w:pPr>
        <w:ind w:left="4005" w:hanging="360"/>
      </w:pPr>
      <w:rPr>
        <w:rFonts w:ascii="Wingdings" w:hAnsi="Wingdings" w:hint="default"/>
      </w:rPr>
    </w:lvl>
    <w:lvl w:ilvl="6" w:tplc="48090001" w:tentative="1">
      <w:start w:val="1"/>
      <w:numFmt w:val="bullet"/>
      <w:lvlText w:val=""/>
      <w:lvlJc w:val="left"/>
      <w:pPr>
        <w:ind w:left="4725" w:hanging="360"/>
      </w:pPr>
      <w:rPr>
        <w:rFonts w:ascii="Symbol" w:hAnsi="Symbol" w:hint="default"/>
      </w:rPr>
    </w:lvl>
    <w:lvl w:ilvl="7" w:tplc="48090003" w:tentative="1">
      <w:start w:val="1"/>
      <w:numFmt w:val="bullet"/>
      <w:lvlText w:val="o"/>
      <w:lvlJc w:val="left"/>
      <w:pPr>
        <w:ind w:left="5445" w:hanging="360"/>
      </w:pPr>
      <w:rPr>
        <w:rFonts w:ascii="Courier New" w:hAnsi="Courier New" w:cs="Courier New" w:hint="default"/>
      </w:rPr>
    </w:lvl>
    <w:lvl w:ilvl="8" w:tplc="48090005" w:tentative="1">
      <w:start w:val="1"/>
      <w:numFmt w:val="bullet"/>
      <w:lvlText w:val=""/>
      <w:lvlJc w:val="left"/>
      <w:pPr>
        <w:ind w:left="6165" w:hanging="360"/>
      </w:pPr>
      <w:rPr>
        <w:rFonts w:ascii="Wingdings" w:hAnsi="Wingdings" w:hint="default"/>
      </w:rPr>
    </w:lvl>
  </w:abstractNum>
  <w:abstractNum w:abstractNumId="8" w15:restartNumberingAfterBreak="0">
    <w:nsid w:val="4E167123"/>
    <w:multiLevelType w:val="hybridMultilevel"/>
    <w:tmpl w:val="D5FCB8C8"/>
    <w:lvl w:ilvl="0" w:tplc="A2B45316">
      <w:start w:val="1"/>
      <w:numFmt w:val="decimal"/>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54A162FE"/>
    <w:multiLevelType w:val="hybridMultilevel"/>
    <w:tmpl w:val="E61C84C0"/>
    <w:lvl w:ilvl="0" w:tplc="70606E40">
      <w:start w:val="401"/>
      <w:numFmt w:val="bullet"/>
      <w:lvlText w:val="-"/>
      <w:lvlJc w:val="left"/>
      <w:pPr>
        <w:ind w:left="720" w:hanging="360"/>
      </w:pPr>
      <w:rPr>
        <w:rFonts w:ascii="Times New Roman" w:eastAsia="Times New Roman"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63807E15"/>
    <w:multiLevelType w:val="hybridMultilevel"/>
    <w:tmpl w:val="98AC816E"/>
    <w:lvl w:ilvl="0" w:tplc="CA22F076">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11" w15:restartNumberingAfterBreak="0">
    <w:nsid w:val="64EE5767"/>
    <w:multiLevelType w:val="hybridMultilevel"/>
    <w:tmpl w:val="A7C6E2EA"/>
    <w:lvl w:ilvl="0" w:tplc="5D82B2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406440"/>
    <w:multiLevelType w:val="hybridMultilevel"/>
    <w:tmpl w:val="5E7AF92A"/>
    <w:lvl w:ilvl="0" w:tplc="6D0E28AA">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13" w15:restartNumberingAfterBreak="0">
    <w:nsid w:val="795B74E8"/>
    <w:multiLevelType w:val="hybridMultilevel"/>
    <w:tmpl w:val="48CAFC88"/>
    <w:lvl w:ilvl="0" w:tplc="31723A3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A13C50"/>
    <w:multiLevelType w:val="hybridMultilevel"/>
    <w:tmpl w:val="98AC816E"/>
    <w:lvl w:ilvl="0" w:tplc="CA22F076">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15" w15:restartNumberingAfterBreak="0">
    <w:nsid w:val="7BED7D38"/>
    <w:multiLevelType w:val="multilevel"/>
    <w:tmpl w:val="653C2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DFF749F"/>
    <w:multiLevelType w:val="hybridMultilevel"/>
    <w:tmpl w:val="98AC816E"/>
    <w:lvl w:ilvl="0" w:tplc="CA22F076">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17" w15:restartNumberingAfterBreak="0">
    <w:nsid w:val="7E7760AE"/>
    <w:multiLevelType w:val="hybridMultilevel"/>
    <w:tmpl w:val="D6B22758"/>
    <w:lvl w:ilvl="0" w:tplc="E1CCF4A4">
      <w:start w:val="401"/>
      <w:numFmt w:val="bullet"/>
      <w:lvlText w:val="-"/>
      <w:lvlJc w:val="left"/>
      <w:pPr>
        <w:ind w:left="405" w:hanging="360"/>
      </w:pPr>
      <w:rPr>
        <w:rFonts w:ascii="Times New Roman" w:eastAsia="Times New Roman" w:hAnsi="Times New Roman" w:cs="Times New Roman" w:hint="default"/>
      </w:rPr>
    </w:lvl>
    <w:lvl w:ilvl="1" w:tplc="48090003" w:tentative="1">
      <w:start w:val="1"/>
      <w:numFmt w:val="bullet"/>
      <w:lvlText w:val="o"/>
      <w:lvlJc w:val="left"/>
      <w:pPr>
        <w:ind w:left="1125" w:hanging="360"/>
      </w:pPr>
      <w:rPr>
        <w:rFonts w:ascii="Courier New" w:hAnsi="Courier New" w:cs="Courier New" w:hint="default"/>
      </w:rPr>
    </w:lvl>
    <w:lvl w:ilvl="2" w:tplc="48090005" w:tentative="1">
      <w:start w:val="1"/>
      <w:numFmt w:val="bullet"/>
      <w:lvlText w:val=""/>
      <w:lvlJc w:val="left"/>
      <w:pPr>
        <w:ind w:left="1845" w:hanging="360"/>
      </w:pPr>
      <w:rPr>
        <w:rFonts w:ascii="Wingdings" w:hAnsi="Wingdings" w:hint="default"/>
      </w:rPr>
    </w:lvl>
    <w:lvl w:ilvl="3" w:tplc="48090001" w:tentative="1">
      <w:start w:val="1"/>
      <w:numFmt w:val="bullet"/>
      <w:lvlText w:val=""/>
      <w:lvlJc w:val="left"/>
      <w:pPr>
        <w:ind w:left="2565" w:hanging="360"/>
      </w:pPr>
      <w:rPr>
        <w:rFonts w:ascii="Symbol" w:hAnsi="Symbol" w:hint="default"/>
      </w:rPr>
    </w:lvl>
    <w:lvl w:ilvl="4" w:tplc="48090003" w:tentative="1">
      <w:start w:val="1"/>
      <w:numFmt w:val="bullet"/>
      <w:lvlText w:val="o"/>
      <w:lvlJc w:val="left"/>
      <w:pPr>
        <w:ind w:left="3285" w:hanging="360"/>
      </w:pPr>
      <w:rPr>
        <w:rFonts w:ascii="Courier New" w:hAnsi="Courier New" w:cs="Courier New" w:hint="default"/>
      </w:rPr>
    </w:lvl>
    <w:lvl w:ilvl="5" w:tplc="48090005" w:tentative="1">
      <w:start w:val="1"/>
      <w:numFmt w:val="bullet"/>
      <w:lvlText w:val=""/>
      <w:lvlJc w:val="left"/>
      <w:pPr>
        <w:ind w:left="4005" w:hanging="360"/>
      </w:pPr>
      <w:rPr>
        <w:rFonts w:ascii="Wingdings" w:hAnsi="Wingdings" w:hint="default"/>
      </w:rPr>
    </w:lvl>
    <w:lvl w:ilvl="6" w:tplc="48090001" w:tentative="1">
      <w:start w:val="1"/>
      <w:numFmt w:val="bullet"/>
      <w:lvlText w:val=""/>
      <w:lvlJc w:val="left"/>
      <w:pPr>
        <w:ind w:left="4725" w:hanging="360"/>
      </w:pPr>
      <w:rPr>
        <w:rFonts w:ascii="Symbol" w:hAnsi="Symbol" w:hint="default"/>
      </w:rPr>
    </w:lvl>
    <w:lvl w:ilvl="7" w:tplc="48090003" w:tentative="1">
      <w:start w:val="1"/>
      <w:numFmt w:val="bullet"/>
      <w:lvlText w:val="o"/>
      <w:lvlJc w:val="left"/>
      <w:pPr>
        <w:ind w:left="5445" w:hanging="360"/>
      </w:pPr>
      <w:rPr>
        <w:rFonts w:ascii="Courier New" w:hAnsi="Courier New" w:cs="Courier New" w:hint="default"/>
      </w:rPr>
    </w:lvl>
    <w:lvl w:ilvl="8" w:tplc="48090005" w:tentative="1">
      <w:start w:val="1"/>
      <w:numFmt w:val="bullet"/>
      <w:lvlText w:val=""/>
      <w:lvlJc w:val="left"/>
      <w:pPr>
        <w:ind w:left="6165" w:hanging="360"/>
      </w:pPr>
      <w:rPr>
        <w:rFonts w:ascii="Wingdings" w:hAnsi="Wingdings" w:hint="default"/>
      </w:rPr>
    </w:lvl>
  </w:abstractNum>
  <w:num w:numId="1">
    <w:abstractNumId w:val="5"/>
  </w:num>
  <w:num w:numId="2">
    <w:abstractNumId w:val="12"/>
  </w:num>
  <w:num w:numId="3">
    <w:abstractNumId w:val="6"/>
  </w:num>
  <w:num w:numId="4">
    <w:abstractNumId w:val="14"/>
  </w:num>
  <w:num w:numId="5">
    <w:abstractNumId w:val="10"/>
  </w:num>
  <w:num w:numId="6">
    <w:abstractNumId w:val="16"/>
  </w:num>
  <w:num w:numId="7">
    <w:abstractNumId w:val="8"/>
  </w:num>
  <w:num w:numId="8">
    <w:abstractNumId w:val="15"/>
  </w:num>
  <w:num w:numId="9">
    <w:abstractNumId w:val="3"/>
  </w:num>
  <w:num w:numId="10">
    <w:abstractNumId w:val="13"/>
  </w:num>
  <w:num w:numId="11">
    <w:abstractNumId w:val="11"/>
  </w:num>
  <w:num w:numId="12">
    <w:abstractNumId w:val="2"/>
  </w:num>
  <w:num w:numId="13">
    <w:abstractNumId w:val="0"/>
  </w:num>
  <w:num w:numId="14">
    <w:abstractNumId w:val="17"/>
  </w:num>
  <w:num w:numId="15">
    <w:abstractNumId w:val="7"/>
  </w:num>
  <w:num w:numId="16">
    <w:abstractNumId w:val="9"/>
  </w:num>
  <w:num w:numId="17">
    <w:abstractNumId w:val="4"/>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220rw9rpwpd1ev5vnpvrt3eva0sw9veddr&quot;&gt;My EndNote Library&lt;record-ids&gt;&lt;item&gt;4&lt;/item&gt;&lt;item&gt;14&lt;/item&gt;&lt;item&gt;18&lt;/item&gt;&lt;item&gt;24&lt;/item&gt;&lt;item&gt;31&lt;/item&gt;&lt;item&gt;32&lt;/item&gt;&lt;item&gt;38&lt;/item&gt;&lt;item&gt;39&lt;/item&gt;&lt;item&gt;51&lt;/item&gt;&lt;item&gt;61&lt;/item&gt;&lt;item&gt;64&lt;/item&gt;&lt;item&gt;117&lt;/item&gt;&lt;item&gt;118&lt;/item&gt;&lt;item&gt;119&lt;/item&gt;&lt;item&gt;120&lt;/item&gt;&lt;item&gt;121&lt;/item&gt;&lt;item&gt;132&lt;/item&gt;&lt;item&gt;145&lt;/item&gt;&lt;item&gt;232&lt;/item&gt;&lt;item&gt;252&lt;/item&gt;&lt;item&gt;253&lt;/item&gt;&lt;item&gt;254&lt;/item&gt;&lt;item&gt;255&lt;/item&gt;&lt;item&gt;257&lt;/item&gt;&lt;/record-ids&gt;&lt;/item&gt;&lt;/Libraries&gt;"/>
  </w:docVars>
  <w:rsids>
    <w:rsidRoot w:val="001B0A12"/>
    <w:rsid w:val="00000463"/>
    <w:rsid w:val="000007EC"/>
    <w:rsid w:val="00001B16"/>
    <w:rsid w:val="00002424"/>
    <w:rsid w:val="00002C35"/>
    <w:rsid w:val="000063E5"/>
    <w:rsid w:val="00010BA2"/>
    <w:rsid w:val="00011BDF"/>
    <w:rsid w:val="00012595"/>
    <w:rsid w:val="00014F18"/>
    <w:rsid w:val="0001567C"/>
    <w:rsid w:val="00015DD9"/>
    <w:rsid w:val="00016D12"/>
    <w:rsid w:val="00017168"/>
    <w:rsid w:val="00017B8F"/>
    <w:rsid w:val="00021A5E"/>
    <w:rsid w:val="0002347F"/>
    <w:rsid w:val="000244D0"/>
    <w:rsid w:val="0002450A"/>
    <w:rsid w:val="00027E06"/>
    <w:rsid w:val="00033E12"/>
    <w:rsid w:val="0004097F"/>
    <w:rsid w:val="00041948"/>
    <w:rsid w:val="00042488"/>
    <w:rsid w:val="000426B7"/>
    <w:rsid w:val="000429C0"/>
    <w:rsid w:val="000430BE"/>
    <w:rsid w:val="000433C8"/>
    <w:rsid w:val="000440FC"/>
    <w:rsid w:val="00044766"/>
    <w:rsid w:val="000463C2"/>
    <w:rsid w:val="00046479"/>
    <w:rsid w:val="00046682"/>
    <w:rsid w:val="0005092D"/>
    <w:rsid w:val="000530A4"/>
    <w:rsid w:val="00054674"/>
    <w:rsid w:val="00054BEC"/>
    <w:rsid w:val="00054D9D"/>
    <w:rsid w:val="00055347"/>
    <w:rsid w:val="00055C86"/>
    <w:rsid w:val="000636CB"/>
    <w:rsid w:val="000637E2"/>
    <w:rsid w:val="00067167"/>
    <w:rsid w:val="000726E5"/>
    <w:rsid w:val="000750B7"/>
    <w:rsid w:val="000754C6"/>
    <w:rsid w:val="0007628B"/>
    <w:rsid w:val="00076EF3"/>
    <w:rsid w:val="0008034A"/>
    <w:rsid w:val="00081119"/>
    <w:rsid w:val="000812BA"/>
    <w:rsid w:val="00081A0C"/>
    <w:rsid w:val="0008266C"/>
    <w:rsid w:val="0008397F"/>
    <w:rsid w:val="000867A3"/>
    <w:rsid w:val="00091C56"/>
    <w:rsid w:val="000940F0"/>
    <w:rsid w:val="00095041"/>
    <w:rsid w:val="00095440"/>
    <w:rsid w:val="000954B4"/>
    <w:rsid w:val="00095D16"/>
    <w:rsid w:val="00096C43"/>
    <w:rsid w:val="00097909"/>
    <w:rsid w:val="000A0C20"/>
    <w:rsid w:val="000A1898"/>
    <w:rsid w:val="000A1E47"/>
    <w:rsid w:val="000A1E4F"/>
    <w:rsid w:val="000A2641"/>
    <w:rsid w:val="000A3F92"/>
    <w:rsid w:val="000A494A"/>
    <w:rsid w:val="000A50AA"/>
    <w:rsid w:val="000A5F20"/>
    <w:rsid w:val="000A6495"/>
    <w:rsid w:val="000B1906"/>
    <w:rsid w:val="000B1C79"/>
    <w:rsid w:val="000B3179"/>
    <w:rsid w:val="000B326A"/>
    <w:rsid w:val="000B39C3"/>
    <w:rsid w:val="000B5720"/>
    <w:rsid w:val="000B6A0A"/>
    <w:rsid w:val="000B70A3"/>
    <w:rsid w:val="000C1E03"/>
    <w:rsid w:val="000C2788"/>
    <w:rsid w:val="000C3B0F"/>
    <w:rsid w:val="000C472F"/>
    <w:rsid w:val="000C4F1F"/>
    <w:rsid w:val="000C5594"/>
    <w:rsid w:val="000D07C9"/>
    <w:rsid w:val="000D1B79"/>
    <w:rsid w:val="000D28EF"/>
    <w:rsid w:val="000D6537"/>
    <w:rsid w:val="000E0CB0"/>
    <w:rsid w:val="000E16A8"/>
    <w:rsid w:val="000E3343"/>
    <w:rsid w:val="000E7395"/>
    <w:rsid w:val="000E7C78"/>
    <w:rsid w:val="000F1C0B"/>
    <w:rsid w:val="000F28C6"/>
    <w:rsid w:val="000F38BB"/>
    <w:rsid w:val="000F4ABE"/>
    <w:rsid w:val="000F4D19"/>
    <w:rsid w:val="0010203F"/>
    <w:rsid w:val="0010370A"/>
    <w:rsid w:val="0010464F"/>
    <w:rsid w:val="0010588D"/>
    <w:rsid w:val="001071D0"/>
    <w:rsid w:val="00107398"/>
    <w:rsid w:val="00116B38"/>
    <w:rsid w:val="00116D2C"/>
    <w:rsid w:val="00120CE0"/>
    <w:rsid w:val="00122BFD"/>
    <w:rsid w:val="00122DA0"/>
    <w:rsid w:val="00122E55"/>
    <w:rsid w:val="001230C5"/>
    <w:rsid w:val="00123248"/>
    <w:rsid w:val="00126EDE"/>
    <w:rsid w:val="0013001D"/>
    <w:rsid w:val="00130FC4"/>
    <w:rsid w:val="00133661"/>
    <w:rsid w:val="0013368D"/>
    <w:rsid w:val="0013540F"/>
    <w:rsid w:val="001356F5"/>
    <w:rsid w:val="00135D47"/>
    <w:rsid w:val="0013664F"/>
    <w:rsid w:val="00136995"/>
    <w:rsid w:val="00136DE4"/>
    <w:rsid w:val="00142452"/>
    <w:rsid w:val="00142A71"/>
    <w:rsid w:val="00142AB8"/>
    <w:rsid w:val="0014546A"/>
    <w:rsid w:val="001461BA"/>
    <w:rsid w:val="00147655"/>
    <w:rsid w:val="00147DAF"/>
    <w:rsid w:val="00150653"/>
    <w:rsid w:val="0015518F"/>
    <w:rsid w:val="00155D35"/>
    <w:rsid w:val="001561BC"/>
    <w:rsid w:val="0016190A"/>
    <w:rsid w:val="00163801"/>
    <w:rsid w:val="00164A71"/>
    <w:rsid w:val="00164AA2"/>
    <w:rsid w:val="0016527A"/>
    <w:rsid w:val="00166762"/>
    <w:rsid w:val="001671FB"/>
    <w:rsid w:val="00167520"/>
    <w:rsid w:val="00167A6D"/>
    <w:rsid w:val="00167C79"/>
    <w:rsid w:val="00167CB7"/>
    <w:rsid w:val="00167E85"/>
    <w:rsid w:val="0017105B"/>
    <w:rsid w:val="00171194"/>
    <w:rsid w:val="001719C3"/>
    <w:rsid w:val="00171D8B"/>
    <w:rsid w:val="00172303"/>
    <w:rsid w:val="00172DE4"/>
    <w:rsid w:val="00173459"/>
    <w:rsid w:val="00175B0B"/>
    <w:rsid w:val="00176472"/>
    <w:rsid w:val="0017772D"/>
    <w:rsid w:val="0017786E"/>
    <w:rsid w:val="00177C5A"/>
    <w:rsid w:val="0018114B"/>
    <w:rsid w:val="00182808"/>
    <w:rsid w:val="00184BE8"/>
    <w:rsid w:val="00185379"/>
    <w:rsid w:val="00185847"/>
    <w:rsid w:val="001875D4"/>
    <w:rsid w:val="001877AC"/>
    <w:rsid w:val="00190215"/>
    <w:rsid w:val="0019294D"/>
    <w:rsid w:val="00193034"/>
    <w:rsid w:val="001955E4"/>
    <w:rsid w:val="001A2330"/>
    <w:rsid w:val="001A364B"/>
    <w:rsid w:val="001A3EC2"/>
    <w:rsid w:val="001A45EE"/>
    <w:rsid w:val="001A5451"/>
    <w:rsid w:val="001A6380"/>
    <w:rsid w:val="001A69A3"/>
    <w:rsid w:val="001A7214"/>
    <w:rsid w:val="001A7478"/>
    <w:rsid w:val="001A7B0C"/>
    <w:rsid w:val="001B0A12"/>
    <w:rsid w:val="001B18D3"/>
    <w:rsid w:val="001B1B4E"/>
    <w:rsid w:val="001B3AF8"/>
    <w:rsid w:val="001C20E9"/>
    <w:rsid w:val="001C4A92"/>
    <w:rsid w:val="001C5963"/>
    <w:rsid w:val="001D2F4E"/>
    <w:rsid w:val="001D3705"/>
    <w:rsid w:val="001D4B4B"/>
    <w:rsid w:val="001D4EDF"/>
    <w:rsid w:val="001D5476"/>
    <w:rsid w:val="001D60E0"/>
    <w:rsid w:val="001D66AF"/>
    <w:rsid w:val="001D739A"/>
    <w:rsid w:val="001D7813"/>
    <w:rsid w:val="001D7886"/>
    <w:rsid w:val="001E12DB"/>
    <w:rsid w:val="001E31C6"/>
    <w:rsid w:val="001E3872"/>
    <w:rsid w:val="001E413E"/>
    <w:rsid w:val="001E68CD"/>
    <w:rsid w:val="001E6950"/>
    <w:rsid w:val="001E6A3A"/>
    <w:rsid w:val="001F70C3"/>
    <w:rsid w:val="002008CF"/>
    <w:rsid w:val="00200D8E"/>
    <w:rsid w:val="002016B7"/>
    <w:rsid w:val="00202D43"/>
    <w:rsid w:val="00204445"/>
    <w:rsid w:val="00204F2A"/>
    <w:rsid w:val="00205B56"/>
    <w:rsid w:val="002064E1"/>
    <w:rsid w:val="00210097"/>
    <w:rsid w:val="00211DE8"/>
    <w:rsid w:val="0021287E"/>
    <w:rsid w:val="002128C4"/>
    <w:rsid w:val="002153C7"/>
    <w:rsid w:val="00221A60"/>
    <w:rsid w:val="00222735"/>
    <w:rsid w:val="00223ED4"/>
    <w:rsid w:val="00224FEB"/>
    <w:rsid w:val="00225F91"/>
    <w:rsid w:val="00226A41"/>
    <w:rsid w:val="002272FE"/>
    <w:rsid w:val="00230B47"/>
    <w:rsid w:val="00231CFB"/>
    <w:rsid w:val="002321E9"/>
    <w:rsid w:val="00232688"/>
    <w:rsid w:val="00234BA3"/>
    <w:rsid w:val="00235316"/>
    <w:rsid w:val="00240B0A"/>
    <w:rsid w:val="00240E3F"/>
    <w:rsid w:val="0024225B"/>
    <w:rsid w:val="00243B85"/>
    <w:rsid w:val="00243E2B"/>
    <w:rsid w:val="00247E20"/>
    <w:rsid w:val="00247FF3"/>
    <w:rsid w:val="00251D6F"/>
    <w:rsid w:val="002527D0"/>
    <w:rsid w:val="00253CB5"/>
    <w:rsid w:val="00254476"/>
    <w:rsid w:val="00254BC9"/>
    <w:rsid w:val="00255000"/>
    <w:rsid w:val="0026045C"/>
    <w:rsid w:val="00260A41"/>
    <w:rsid w:val="00260B06"/>
    <w:rsid w:val="002612BE"/>
    <w:rsid w:val="00262FE2"/>
    <w:rsid w:val="0026466E"/>
    <w:rsid w:val="00264C72"/>
    <w:rsid w:val="002665E4"/>
    <w:rsid w:val="002711D8"/>
    <w:rsid w:val="00271772"/>
    <w:rsid w:val="002718EA"/>
    <w:rsid w:val="0027237D"/>
    <w:rsid w:val="0027356B"/>
    <w:rsid w:val="002736C4"/>
    <w:rsid w:val="002739B4"/>
    <w:rsid w:val="00274614"/>
    <w:rsid w:val="002814AA"/>
    <w:rsid w:val="002816B5"/>
    <w:rsid w:val="00287FD8"/>
    <w:rsid w:val="0029070B"/>
    <w:rsid w:val="00290D28"/>
    <w:rsid w:val="00290E35"/>
    <w:rsid w:val="0029132B"/>
    <w:rsid w:val="00291635"/>
    <w:rsid w:val="002927DD"/>
    <w:rsid w:val="00292B23"/>
    <w:rsid w:val="00292E6A"/>
    <w:rsid w:val="0029420B"/>
    <w:rsid w:val="00296C3C"/>
    <w:rsid w:val="002A062A"/>
    <w:rsid w:val="002A072C"/>
    <w:rsid w:val="002A372B"/>
    <w:rsid w:val="002A4630"/>
    <w:rsid w:val="002A53CA"/>
    <w:rsid w:val="002A721B"/>
    <w:rsid w:val="002B0B1B"/>
    <w:rsid w:val="002B64DD"/>
    <w:rsid w:val="002B783D"/>
    <w:rsid w:val="002B7C51"/>
    <w:rsid w:val="002B7C93"/>
    <w:rsid w:val="002C04E2"/>
    <w:rsid w:val="002C13D5"/>
    <w:rsid w:val="002C1669"/>
    <w:rsid w:val="002C345C"/>
    <w:rsid w:val="002C4231"/>
    <w:rsid w:val="002C44E7"/>
    <w:rsid w:val="002D0D78"/>
    <w:rsid w:val="002D11B9"/>
    <w:rsid w:val="002D192D"/>
    <w:rsid w:val="002D2D07"/>
    <w:rsid w:val="002D4003"/>
    <w:rsid w:val="002D54D9"/>
    <w:rsid w:val="002D557C"/>
    <w:rsid w:val="002D7C3F"/>
    <w:rsid w:val="002E0D20"/>
    <w:rsid w:val="002E4606"/>
    <w:rsid w:val="002E472C"/>
    <w:rsid w:val="002E5F6F"/>
    <w:rsid w:val="002E67E4"/>
    <w:rsid w:val="002E69DE"/>
    <w:rsid w:val="002E786F"/>
    <w:rsid w:val="002F0385"/>
    <w:rsid w:val="002F0AAF"/>
    <w:rsid w:val="002F1B41"/>
    <w:rsid w:val="002F7597"/>
    <w:rsid w:val="00300A7C"/>
    <w:rsid w:val="00301427"/>
    <w:rsid w:val="00301977"/>
    <w:rsid w:val="003039C1"/>
    <w:rsid w:val="00305B99"/>
    <w:rsid w:val="00305F72"/>
    <w:rsid w:val="00306716"/>
    <w:rsid w:val="003118D8"/>
    <w:rsid w:val="00311B43"/>
    <w:rsid w:val="003126F3"/>
    <w:rsid w:val="00314E2E"/>
    <w:rsid w:val="003154B9"/>
    <w:rsid w:val="00315CF2"/>
    <w:rsid w:val="00315DA6"/>
    <w:rsid w:val="003164CA"/>
    <w:rsid w:val="00316D1D"/>
    <w:rsid w:val="00317304"/>
    <w:rsid w:val="003206C1"/>
    <w:rsid w:val="00321051"/>
    <w:rsid w:val="00321183"/>
    <w:rsid w:val="0032126D"/>
    <w:rsid w:val="003223D3"/>
    <w:rsid w:val="00322B0B"/>
    <w:rsid w:val="00322FE9"/>
    <w:rsid w:val="00323FBC"/>
    <w:rsid w:val="0032424A"/>
    <w:rsid w:val="0032603A"/>
    <w:rsid w:val="00327300"/>
    <w:rsid w:val="0032799F"/>
    <w:rsid w:val="00327F0A"/>
    <w:rsid w:val="0033537C"/>
    <w:rsid w:val="00335B28"/>
    <w:rsid w:val="0033613D"/>
    <w:rsid w:val="0033634C"/>
    <w:rsid w:val="00336F28"/>
    <w:rsid w:val="00337808"/>
    <w:rsid w:val="0034021D"/>
    <w:rsid w:val="003412D4"/>
    <w:rsid w:val="00343B05"/>
    <w:rsid w:val="0034566B"/>
    <w:rsid w:val="00347668"/>
    <w:rsid w:val="0035024E"/>
    <w:rsid w:val="0035068F"/>
    <w:rsid w:val="00351995"/>
    <w:rsid w:val="00355AA2"/>
    <w:rsid w:val="003567D1"/>
    <w:rsid w:val="00360818"/>
    <w:rsid w:val="0036141C"/>
    <w:rsid w:val="003635FE"/>
    <w:rsid w:val="0036374D"/>
    <w:rsid w:val="003640DA"/>
    <w:rsid w:val="00364BA7"/>
    <w:rsid w:val="003664D1"/>
    <w:rsid w:val="0036656E"/>
    <w:rsid w:val="00366D1C"/>
    <w:rsid w:val="00373675"/>
    <w:rsid w:val="003740A7"/>
    <w:rsid w:val="00375FB7"/>
    <w:rsid w:val="00376B47"/>
    <w:rsid w:val="0037758A"/>
    <w:rsid w:val="003801A4"/>
    <w:rsid w:val="00380FC1"/>
    <w:rsid w:val="003835A4"/>
    <w:rsid w:val="00385AE9"/>
    <w:rsid w:val="00385E49"/>
    <w:rsid w:val="00390150"/>
    <w:rsid w:val="00391DA9"/>
    <w:rsid w:val="003921F8"/>
    <w:rsid w:val="00393F6D"/>
    <w:rsid w:val="00396E35"/>
    <w:rsid w:val="003A1CCE"/>
    <w:rsid w:val="003A23D4"/>
    <w:rsid w:val="003A3A84"/>
    <w:rsid w:val="003A4DBB"/>
    <w:rsid w:val="003A6025"/>
    <w:rsid w:val="003A60B0"/>
    <w:rsid w:val="003A6198"/>
    <w:rsid w:val="003A6490"/>
    <w:rsid w:val="003A6B65"/>
    <w:rsid w:val="003A6DD6"/>
    <w:rsid w:val="003A7AC6"/>
    <w:rsid w:val="003B2B2B"/>
    <w:rsid w:val="003B2BB4"/>
    <w:rsid w:val="003B2C6F"/>
    <w:rsid w:val="003B3D76"/>
    <w:rsid w:val="003B5609"/>
    <w:rsid w:val="003B67A4"/>
    <w:rsid w:val="003B69EF"/>
    <w:rsid w:val="003B7929"/>
    <w:rsid w:val="003C17D8"/>
    <w:rsid w:val="003C1AC0"/>
    <w:rsid w:val="003C1B7D"/>
    <w:rsid w:val="003C2064"/>
    <w:rsid w:val="003C2F1A"/>
    <w:rsid w:val="003C3D07"/>
    <w:rsid w:val="003C3DD1"/>
    <w:rsid w:val="003D23B4"/>
    <w:rsid w:val="003D2D67"/>
    <w:rsid w:val="003D2FD8"/>
    <w:rsid w:val="003D3263"/>
    <w:rsid w:val="003D445C"/>
    <w:rsid w:val="003D6679"/>
    <w:rsid w:val="003D7231"/>
    <w:rsid w:val="003D7384"/>
    <w:rsid w:val="003E20E9"/>
    <w:rsid w:val="003E31B5"/>
    <w:rsid w:val="003E3A95"/>
    <w:rsid w:val="003E4251"/>
    <w:rsid w:val="003E47B7"/>
    <w:rsid w:val="003E502F"/>
    <w:rsid w:val="003E5C18"/>
    <w:rsid w:val="003E6474"/>
    <w:rsid w:val="003E64FE"/>
    <w:rsid w:val="003E68CB"/>
    <w:rsid w:val="003E79D9"/>
    <w:rsid w:val="003F0FC5"/>
    <w:rsid w:val="003F145D"/>
    <w:rsid w:val="003F2A78"/>
    <w:rsid w:val="003F2D18"/>
    <w:rsid w:val="003F3076"/>
    <w:rsid w:val="003F38D9"/>
    <w:rsid w:val="003F39CA"/>
    <w:rsid w:val="003F3FEC"/>
    <w:rsid w:val="003F4E10"/>
    <w:rsid w:val="003F6D20"/>
    <w:rsid w:val="003F7CFD"/>
    <w:rsid w:val="0040221B"/>
    <w:rsid w:val="00404599"/>
    <w:rsid w:val="00404A6D"/>
    <w:rsid w:val="00404BA3"/>
    <w:rsid w:val="0040542F"/>
    <w:rsid w:val="0040686C"/>
    <w:rsid w:val="0040731D"/>
    <w:rsid w:val="00410BD7"/>
    <w:rsid w:val="00414AFC"/>
    <w:rsid w:val="00416EE4"/>
    <w:rsid w:val="0042074A"/>
    <w:rsid w:val="004219D1"/>
    <w:rsid w:val="00421D3F"/>
    <w:rsid w:val="00423D03"/>
    <w:rsid w:val="00424B2D"/>
    <w:rsid w:val="00424D96"/>
    <w:rsid w:val="00425390"/>
    <w:rsid w:val="00425F2E"/>
    <w:rsid w:val="004265AC"/>
    <w:rsid w:val="00426B26"/>
    <w:rsid w:val="004273B8"/>
    <w:rsid w:val="0043072F"/>
    <w:rsid w:val="004307E4"/>
    <w:rsid w:val="00432B2D"/>
    <w:rsid w:val="00432D65"/>
    <w:rsid w:val="00433748"/>
    <w:rsid w:val="00433F00"/>
    <w:rsid w:val="00434125"/>
    <w:rsid w:val="00434F13"/>
    <w:rsid w:val="00435FD8"/>
    <w:rsid w:val="004360AE"/>
    <w:rsid w:val="004371B3"/>
    <w:rsid w:val="00437D38"/>
    <w:rsid w:val="004403EB"/>
    <w:rsid w:val="0044276B"/>
    <w:rsid w:val="0044410A"/>
    <w:rsid w:val="0044470E"/>
    <w:rsid w:val="0044644A"/>
    <w:rsid w:val="00450118"/>
    <w:rsid w:val="0045180A"/>
    <w:rsid w:val="0045254C"/>
    <w:rsid w:val="00452E70"/>
    <w:rsid w:val="00453A0C"/>
    <w:rsid w:val="00454F50"/>
    <w:rsid w:val="00456704"/>
    <w:rsid w:val="004574AB"/>
    <w:rsid w:val="00457508"/>
    <w:rsid w:val="00460954"/>
    <w:rsid w:val="00461517"/>
    <w:rsid w:val="00461694"/>
    <w:rsid w:val="004616E8"/>
    <w:rsid w:val="004634F8"/>
    <w:rsid w:val="0046488D"/>
    <w:rsid w:val="00466141"/>
    <w:rsid w:val="00466560"/>
    <w:rsid w:val="00467F88"/>
    <w:rsid w:val="00471E82"/>
    <w:rsid w:val="00472ACD"/>
    <w:rsid w:val="00473280"/>
    <w:rsid w:val="00473A59"/>
    <w:rsid w:val="00474CBC"/>
    <w:rsid w:val="00474FA9"/>
    <w:rsid w:val="00475054"/>
    <w:rsid w:val="00475E09"/>
    <w:rsid w:val="00477D6E"/>
    <w:rsid w:val="00480F6C"/>
    <w:rsid w:val="00481B6D"/>
    <w:rsid w:val="004834BC"/>
    <w:rsid w:val="00483B3B"/>
    <w:rsid w:val="00484732"/>
    <w:rsid w:val="00486632"/>
    <w:rsid w:val="00487041"/>
    <w:rsid w:val="0048747D"/>
    <w:rsid w:val="0048774C"/>
    <w:rsid w:val="004910E7"/>
    <w:rsid w:val="00491F07"/>
    <w:rsid w:val="004921F6"/>
    <w:rsid w:val="00493CB1"/>
    <w:rsid w:val="00494D3A"/>
    <w:rsid w:val="00497056"/>
    <w:rsid w:val="00497659"/>
    <w:rsid w:val="00497F9A"/>
    <w:rsid w:val="004A03FB"/>
    <w:rsid w:val="004A0996"/>
    <w:rsid w:val="004A2645"/>
    <w:rsid w:val="004A26A1"/>
    <w:rsid w:val="004A3162"/>
    <w:rsid w:val="004A3680"/>
    <w:rsid w:val="004A5F1D"/>
    <w:rsid w:val="004A63F5"/>
    <w:rsid w:val="004A743C"/>
    <w:rsid w:val="004A7C59"/>
    <w:rsid w:val="004B1549"/>
    <w:rsid w:val="004B2579"/>
    <w:rsid w:val="004B36C9"/>
    <w:rsid w:val="004B4AD1"/>
    <w:rsid w:val="004B4C6C"/>
    <w:rsid w:val="004B4E17"/>
    <w:rsid w:val="004B5146"/>
    <w:rsid w:val="004B56AE"/>
    <w:rsid w:val="004B6D19"/>
    <w:rsid w:val="004B6E5D"/>
    <w:rsid w:val="004B7887"/>
    <w:rsid w:val="004C162C"/>
    <w:rsid w:val="004C234A"/>
    <w:rsid w:val="004C24D1"/>
    <w:rsid w:val="004C27CC"/>
    <w:rsid w:val="004C33F6"/>
    <w:rsid w:val="004C372A"/>
    <w:rsid w:val="004C3B11"/>
    <w:rsid w:val="004C3F79"/>
    <w:rsid w:val="004C66A6"/>
    <w:rsid w:val="004C7BC7"/>
    <w:rsid w:val="004D07DC"/>
    <w:rsid w:val="004D0836"/>
    <w:rsid w:val="004D185A"/>
    <w:rsid w:val="004D35F4"/>
    <w:rsid w:val="004D4E27"/>
    <w:rsid w:val="004D53C7"/>
    <w:rsid w:val="004D57A7"/>
    <w:rsid w:val="004D632A"/>
    <w:rsid w:val="004D74F8"/>
    <w:rsid w:val="004D74FE"/>
    <w:rsid w:val="004D7E39"/>
    <w:rsid w:val="004E0F69"/>
    <w:rsid w:val="004E14C6"/>
    <w:rsid w:val="004E1969"/>
    <w:rsid w:val="004E1FFC"/>
    <w:rsid w:val="004E2142"/>
    <w:rsid w:val="004E25B2"/>
    <w:rsid w:val="004E37DB"/>
    <w:rsid w:val="004E39F0"/>
    <w:rsid w:val="004E3EBE"/>
    <w:rsid w:val="004E73AC"/>
    <w:rsid w:val="004E788C"/>
    <w:rsid w:val="004F53DF"/>
    <w:rsid w:val="004F5ACA"/>
    <w:rsid w:val="004F68DD"/>
    <w:rsid w:val="00500064"/>
    <w:rsid w:val="00501164"/>
    <w:rsid w:val="00502219"/>
    <w:rsid w:val="00502DFE"/>
    <w:rsid w:val="00502E4E"/>
    <w:rsid w:val="00502E64"/>
    <w:rsid w:val="005049E4"/>
    <w:rsid w:val="005054FE"/>
    <w:rsid w:val="005062D0"/>
    <w:rsid w:val="00506EE0"/>
    <w:rsid w:val="005077F5"/>
    <w:rsid w:val="00510742"/>
    <w:rsid w:val="00510795"/>
    <w:rsid w:val="00510B9D"/>
    <w:rsid w:val="00510BED"/>
    <w:rsid w:val="00510C44"/>
    <w:rsid w:val="00511728"/>
    <w:rsid w:val="00513FE1"/>
    <w:rsid w:val="00514C08"/>
    <w:rsid w:val="005162AE"/>
    <w:rsid w:val="0051638D"/>
    <w:rsid w:val="005165CD"/>
    <w:rsid w:val="00516B66"/>
    <w:rsid w:val="0051708A"/>
    <w:rsid w:val="005170F4"/>
    <w:rsid w:val="00520742"/>
    <w:rsid w:val="00520B5E"/>
    <w:rsid w:val="00521A70"/>
    <w:rsid w:val="00521E0B"/>
    <w:rsid w:val="005226D9"/>
    <w:rsid w:val="00522AF6"/>
    <w:rsid w:val="0052330B"/>
    <w:rsid w:val="00523832"/>
    <w:rsid w:val="00524147"/>
    <w:rsid w:val="00525FD9"/>
    <w:rsid w:val="00526EA2"/>
    <w:rsid w:val="00531F77"/>
    <w:rsid w:val="0053232A"/>
    <w:rsid w:val="00533A9B"/>
    <w:rsid w:val="0053408B"/>
    <w:rsid w:val="00535123"/>
    <w:rsid w:val="005358E4"/>
    <w:rsid w:val="00537480"/>
    <w:rsid w:val="00537B40"/>
    <w:rsid w:val="00537D0E"/>
    <w:rsid w:val="00541F47"/>
    <w:rsid w:val="0054302A"/>
    <w:rsid w:val="005434A5"/>
    <w:rsid w:val="00544D8E"/>
    <w:rsid w:val="005461BD"/>
    <w:rsid w:val="00547BDA"/>
    <w:rsid w:val="005513B4"/>
    <w:rsid w:val="00553564"/>
    <w:rsid w:val="0055463B"/>
    <w:rsid w:val="00555AFE"/>
    <w:rsid w:val="00556CA6"/>
    <w:rsid w:val="00560309"/>
    <w:rsid w:val="00565C28"/>
    <w:rsid w:val="0056743E"/>
    <w:rsid w:val="005708C7"/>
    <w:rsid w:val="0057111A"/>
    <w:rsid w:val="00571210"/>
    <w:rsid w:val="00571AF3"/>
    <w:rsid w:val="00571B58"/>
    <w:rsid w:val="005752AB"/>
    <w:rsid w:val="005753BA"/>
    <w:rsid w:val="00575CEA"/>
    <w:rsid w:val="00576974"/>
    <w:rsid w:val="00577717"/>
    <w:rsid w:val="00580534"/>
    <w:rsid w:val="0058069F"/>
    <w:rsid w:val="00580CA3"/>
    <w:rsid w:val="00580F50"/>
    <w:rsid w:val="00582010"/>
    <w:rsid w:val="00582543"/>
    <w:rsid w:val="0058387D"/>
    <w:rsid w:val="00584351"/>
    <w:rsid w:val="0058655F"/>
    <w:rsid w:val="00586B73"/>
    <w:rsid w:val="00591BB0"/>
    <w:rsid w:val="0059471B"/>
    <w:rsid w:val="0059572C"/>
    <w:rsid w:val="00597988"/>
    <w:rsid w:val="005A4729"/>
    <w:rsid w:val="005A5B80"/>
    <w:rsid w:val="005A5C32"/>
    <w:rsid w:val="005A7B13"/>
    <w:rsid w:val="005B0EE8"/>
    <w:rsid w:val="005B3476"/>
    <w:rsid w:val="005B3AB9"/>
    <w:rsid w:val="005B4F2C"/>
    <w:rsid w:val="005B570C"/>
    <w:rsid w:val="005B5935"/>
    <w:rsid w:val="005C03D0"/>
    <w:rsid w:val="005C1953"/>
    <w:rsid w:val="005C21B6"/>
    <w:rsid w:val="005C21F4"/>
    <w:rsid w:val="005C2852"/>
    <w:rsid w:val="005C472C"/>
    <w:rsid w:val="005C6716"/>
    <w:rsid w:val="005D0A37"/>
    <w:rsid w:val="005D186B"/>
    <w:rsid w:val="005D2555"/>
    <w:rsid w:val="005D3846"/>
    <w:rsid w:val="005D3916"/>
    <w:rsid w:val="005D3C73"/>
    <w:rsid w:val="005D5B95"/>
    <w:rsid w:val="005D5D33"/>
    <w:rsid w:val="005D6363"/>
    <w:rsid w:val="005D6B94"/>
    <w:rsid w:val="005D6BD3"/>
    <w:rsid w:val="005E20B8"/>
    <w:rsid w:val="005E6037"/>
    <w:rsid w:val="005E7012"/>
    <w:rsid w:val="005F2629"/>
    <w:rsid w:val="005F34AC"/>
    <w:rsid w:val="005F39E1"/>
    <w:rsid w:val="005F4AC3"/>
    <w:rsid w:val="005F578D"/>
    <w:rsid w:val="005F5B13"/>
    <w:rsid w:val="005F76D7"/>
    <w:rsid w:val="00600EF0"/>
    <w:rsid w:val="00602ACA"/>
    <w:rsid w:val="0060317A"/>
    <w:rsid w:val="006043AF"/>
    <w:rsid w:val="00604D99"/>
    <w:rsid w:val="006055C8"/>
    <w:rsid w:val="00605FAB"/>
    <w:rsid w:val="00607249"/>
    <w:rsid w:val="00607A56"/>
    <w:rsid w:val="0061078F"/>
    <w:rsid w:val="0061121C"/>
    <w:rsid w:val="00612C60"/>
    <w:rsid w:val="00612D47"/>
    <w:rsid w:val="00615EE5"/>
    <w:rsid w:val="00616A31"/>
    <w:rsid w:val="0062020E"/>
    <w:rsid w:val="00620444"/>
    <w:rsid w:val="00621A06"/>
    <w:rsid w:val="00622163"/>
    <w:rsid w:val="00622275"/>
    <w:rsid w:val="00624B29"/>
    <w:rsid w:val="00625165"/>
    <w:rsid w:val="00626602"/>
    <w:rsid w:val="00626F89"/>
    <w:rsid w:val="006278DF"/>
    <w:rsid w:val="00627B08"/>
    <w:rsid w:val="00630016"/>
    <w:rsid w:val="00630838"/>
    <w:rsid w:val="00632C33"/>
    <w:rsid w:val="00641037"/>
    <w:rsid w:val="0064152E"/>
    <w:rsid w:val="00641E8A"/>
    <w:rsid w:val="00643319"/>
    <w:rsid w:val="00645FA2"/>
    <w:rsid w:val="0065167B"/>
    <w:rsid w:val="00652E37"/>
    <w:rsid w:val="00653A90"/>
    <w:rsid w:val="00653D4F"/>
    <w:rsid w:val="006568DE"/>
    <w:rsid w:val="00656A66"/>
    <w:rsid w:val="00657F69"/>
    <w:rsid w:val="00660B9C"/>
    <w:rsid w:val="00661463"/>
    <w:rsid w:val="006649FD"/>
    <w:rsid w:val="0066634E"/>
    <w:rsid w:val="00666F42"/>
    <w:rsid w:val="00667822"/>
    <w:rsid w:val="0067050E"/>
    <w:rsid w:val="00670510"/>
    <w:rsid w:val="00670FD0"/>
    <w:rsid w:val="00671E75"/>
    <w:rsid w:val="0067337B"/>
    <w:rsid w:val="00673EFE"/>
    <w:rsid w:val="006744E1"/>
    <w:rsid w:val="00674AC2"/>
    <w:rsid w:val="0067509B"/>
    <w:rsid w:val="006752CA"/>
    <w:rsid w:val="006801AD"/>
    <w:rsid w:val="00680456"/>
    <w:rsid w:val="00681E08"/>
    <w:rsid w:val="00682EDB"/>
    <w:rsid w:val="00683CD0"/>
    <w:rsid w:val="006841D3"/>
    <w:rsid w:val="00685F72"/>
    <w:rsid w:val="006875D0"/>
    <w:rsid w:val="006903FF"/>
    <w:rsid w:val="00690CD8"/>
    <w:rsid w:val="00691907"/>
    <w:rsid w:val="00694471"/>
    <w:rsid w:val="006947E5"/>
    <w:rsid w:val="00695516"/>
    <w:rsid w:val="00695956"/>
    <w:rsid w:val="00696B8E"/>
    <w:rsid w:val="006A0374"/>
    <w:rsid w:val="006A0D1A"/>
    <w:rsid w:val="006A312A"/>
    <w:rsid w:val="006A4BD3"/>
    <w:rsid w:val="006A5F31"/>
    <w:rsid w:val="006A7C74"/>
    <w:rsid w:val="006B2EAC"/>
    <w:rsid w:val="006B43EF"/>
    <w:rsid w:val="006B547A"/>
    <w:rsid w:val="006B6512"/>
    <w:rsid w:val="006C1A18"/>
    <w:rsid w:val="006C1AC9"/>
    <w:rsid w:val="006C1FED"/>
    <w:rsid w:val="006C4186"/>
    <w:rsid w:val="006C5059"/>
    <w:rsid w:val="006C588F"/>
    <w:rsid w:val="006C5CC8"/>
    <w:rsid w:val="006C6AB6"/>
    <w:rsid w:val="006D0F2B"/>
    <w:rsid w:val="006D2304"/>
    <w:rsid w:val="006D2BD0"/>
    <w:rsid w:val="006D335D"/>
    <w:rsid w:val="006D41F9"/>
    <w:rsid w:val="006D4BA0"/>
    <w:rsid w:val="006D4CDB"/>
    <w:rsid w:val="006D55F1"/>
    <w:rsid w:val="006D5E1A"/>
    <w:rsid w:val="006D65CF"/>
    <w:rsid w:val="006D6A73"/>
    <w:rsid w:val="006E0044"/>
    <w:rsid w:val="006E03AA"/>
    <w:rsid w:val="006E10CE"/>
    <w:rsid w:val="006E17BE"/>
    <w:rsid w:val="006E1A6E"/>
    <w:rsid w:val="006E2532"/>
    <w:rsid w:val="006E2DB1"/>
    <w:rsid w:val="006E42AA"/>
    <w:rsid w:val="006E5ACA"/>
    <w:rsid w:val="006E6F53"/>
    <w:rsid w:val="006F19C2"/>
    <w:rsid w:val="006F32F2"/>
    <w:rsid w:val="006F3D1D"/>
    <w:rsid w:val="006F5F0D"/>
    <w:rsid w:val="006F6773"/>
    <w:rsid w:val="006F734D"/>
    <w:rsid w:val="006F7547"/>
    <w:rsid w:val="006F773A"/>
    <w:rsid w:val="006F7A2F"/>
    <w:rsid w:val="00701C8D"/>
    <w:rsid w:val="00704F26"/>
    <w:rsid w:val="00707C11"/>
    <w:rsid w:val="007115B8"/>
    <w:rsid w:val="00716709"/>
    <w:rsid w:val="007169CD"/>
    <w:rsid w:val="00717471"/>
    <w:rsid w:val="00717638"/>
    <w:rsid w:val="00717C55"/>
    <w:rsid w:val="0072145A"/>
    <w:rsid w:val="0072176E"/>
    <w:rsid w:val="00722C4C"/>
    <w:rsid w:val="00727065"/>
    <w:rsid w:val="007310B1"/>
    <w:rsid w:val="007321E5"/>
    <w:rsid w:val="00733048"/>
    <w:rsid w:val="00733C0B"/>
    <w:rsid w:val="007371C8"/>
    <w:rsid w:val="00742109"/>
    <w:rsid w:val="007433BF"/>
    <w:rsid w:val="00743841"/>
    <w:rsid w:val="00743C3F"/>
    <w:rsid w:val="00744A6D"/>
    <w:rsid w:val="00744B4B"/>
    <w:rsid w:val="00744DFC"/>
    <w:rsid w:val="007466D9"/>
    <w:rsid w:val="00752376"/>
    <w:rsid w:val="007526AF"/>
    <w:rsid w:val="007531CC"/>
    <w:rsid w:val="00755501"/>
    <w:rsid w:val="007558C1"/>
    <w:rsid w:val="007564CE"/>
    <w:rsid w:val="0075654A"/>
    <w:rsid w:val="00757435"/>
    <w:rsid w:val="00762F60"/>
    <w:rsid w:val="00763E00"/>
    <w:rsid w:val="0076497C"/>
    <w:rsid w:val="00764E76"/>
    <w:rsid w:val="00767398"/>
    <w:rsid w:val="007676E6"/>
    <w:rsid w:val="00767E8E"/>
    <w:rsid w:val="00770EA8"/>
    <w:rsid w:val="0077223C"/>
    <w:rsid w:val="0077340C"/>
    <w:rsid w:val="00776C04"/>
    <w:rsid w:val="00777265"/>
    <w:rsid w:val="007774EE"/>
    <w:rsid w:val="00780AD6"/>
    <w:rsid w:val="00781E2F"/>
    <w:rsid w:val="0078364E"/>
    <w:rsid w:val="00784486"/>
    <w:rsid w:val="00784B36"/>
    <w:rsid w:val="00784F59"/>
    <w:rsid w:val="0078596F"/>
    <w:rsid w:val="00785EBD"/>
    <w:rsid w:val="00787DCB"/>
    <w:rsid w:val="0079047B"/>
    <w:rsid w:val="0079091F"/>
    <w:rsid w:val="00790BA5"/>
    <w:rsid w:val="00790FDF"/>
    <w:rsid w:val="00791AFC"/>
    <w:rsid w:val="00793318"/>
    <w:rsid w:val="00793B9D"/>
    <w:rsid w:val="00796A62"/>
    <w:rsid w:val="007A084B"/>
    <w:rsid w:val="007A5406"/>
    <w:rsid w:val="007B0419"/>
    <w:rsid w:val="007B0A53"/>
    <w:rsid w:val="007B0D12"/>
    <w:rsid w:val="007B1411"/>
    <w:rsid w:val="007B15BC"/>
    <w:rsid w:val="007B2EEC"/>
    <w:rsid w:val="007B36CA"/>
    <w:rsid w:val="007B381D"/>
    <w:rsid w:val="007B4C11"/>
    <w:rsid w:val="007B5901"/>
    <w:rsid w:val="007B618D"/>
    <w:rsid w:val="007B6209"/>
    <w:rsid w:val="007B665E"/>
    <w:rsid w:val="007B7230"/>
    <w:rsid w:val="007C171C"/>
    <w:rsid w:val="007C2B33"/>
    <w:rsid w:val="007C35AB"/>
    <w:rsid w:val="007C6055"/>
    <w:rsid w:val="007C60DD"/>
    <w:rsid w:val="007C651F"/>
    <w:rsid w:val="007C7838"/>
    <w:rsid w:val="007D0379"/>
    <w:rsid w:val="007D1908"/>
    <w:rsid w:val="007D1D0D"/>
    <w:rsid w:val="007D2450"/>
    <w:rsid w:val="007D311B"/>
    <w:rsid w:val="007D46C5"/>
    <w:rsid w:val="007D5636"/>
    <w:rsid w:val="007D57DE"/>
    <w:rsid w:val="007D5ECA"/>
    <w:rsid w:val="007D6BBD"/>
    <w:rsid w:val="007D7753"/>
    <w:rsid w:val="007D7957"/>
    <w:rsid w:val="007E0D7B"/>
    <w:rsid w:val="007E3FB5"/>
    <w:rsid w:val="007E404F"/>
    <w:rsid w:val="007E5C25"/>
    <w:rsid w:val="007E631A"/>
    <w:rsid w:val="007E6DDB"/>
    <w:rsid w:val="007E7259"/>
    <w:rsid w:val="007F17C5"/>
    <w:rsid w:val="007F1E82"/>
    <w:rsid w:val="007F5310"/>
    <w:rsid w:val="007F6CE9"/>
    <w:rsid w:val="007F7826"/>
    <w:rsid w:val="00801332"/>
    <w:rsid w:val="00804E76"/>
    <w:rsid w:val="00805212"/>
    <w:rsid w:val="00806CCB"/>
    <w:rsid w:val="008071C9"/>
    <w:rsid w:val="00807E7A"/>
    <w:rsid w:val="0081007E"/>
    <w:rsid w:val="008113D4"/>
    <w:rsid w:val="00811450"/>
    <w:rsid w:val="008117DC"/>
    <w:rsid w:val="0081351D"/>
    <w:rsid w:val="00813667"/>
    <w:rsid w:val="00815C64"/>
    <w:rsid w:val="008167E4"/>
    <w:rsid w:val="008170B3"/>
    <w:rsid w:val="008238CE"/>
    <w:rsid w:val="00825745"/>
    <w:rsid w:val="0082767A"/>
    <w:rsid w:val="00833C7F"/>
    <w:rsid w:val="00834DD5"/>
    <w:rsid w:val="008350B9"/>
    <w:rsid w:val="00840462"/>
    <w:rsid w:val="008428A5"/>
    <w:rsid w:val="00842E88"/>
    <w:rsid w:val="00844D4D"/>
    <w:rsid w:val="008452DB"/>
    <w:rsid w:val="00850B6F"/>
    <w:rsid w:val="0085200F"/>
    <w:rsid w:val="008521DE"/>
    <w:rsid w:val="0085336A"/>
    <w:rsid w:val="00853EA8"/>
    <w:rsid w:val="00855F1C"/>
    <w:rsid w:val="00857090"/>
    <w:rsid w:val="00860711"/>
    <w:rsid w:val="00860D0F"/>
    <w:rsid w:val="0086220F"/>
    <w:rsid w:val="008626FA"/>
    <w:rsid w:val="00862C6A"/>
    <w:rsid w:val="008635C1"/>
    <w:rsid w:val="00863D78"/>
    <w:rsid w:val="008644B2"/>
    <w:rsid w:val="008649E4"/>
    <w:rsid w:val="0086582E"/>
    <w:rsid w:val="00865DC0"/>
    <w:rsid w:val="00865E2B"/>
    <w:rsid w:val="008663A4"/>
    <w:rsid w:val="0086660A"/>
    <w:rsid w:val="00866C47"/>
    <w:rsid w:val="00873300"/>
    <w:rsid w:val="008748AD"/>
    <w:rsid w:val="008757B6"/>
    <w:rsid w:val="00875FAA"/>
    <w:rsid w:val="00876B6A"/>
    <w:rsid w:val="00876D5C"/>
    <w:rsid w:val="008771F2"/>
    <w:rsid w:val="008772BB"/>
    <w:rsid w:val="008774FB"/>
    <w:rsid w:val="0088038C"/>
    <w:rsid w:val="00880C4D"/>
    <w:rsid w:val="0088143F"/>
    <w:rsid w:val="00882D92"/>
    <w:rsid w:val="008852E2"/>
    <w:rsid w:val="00893D51"/>
    <w:rsid w:val="00894C53"/>
    <w:rsid w:val="008950B7"/>
    <w:rsid w:val="008A0051"/>
    <w:rsid w:val="008A08FE"/>
    <w:rsid w:val="008A204C"/>
    <w:rsid w:val="008A279C"/>
    <w:rsid w:val="008A3329"/>
    <w:rsid w:val="008A476E"/>
    <w:rsid w:val="008B013F"/>
    <w:rsid w:val="008B0CD7"/>
    <w:rsid w:val="008B1039"/>
    <w:rsid w:val="008B1405"/>
    <w:rsid w:val="008B19DD"/>
    <w:rsid w:val="008B1E38"/>
    <w:rsid w:val="008B2810"/>
    <w:rsid w:val="008B293E"/>
    <w:rsid w:val="008B6D58"/>
    <w:rsid w:val="008B7C65"/>
    <w:rsid w:val="008B7D77"/>
    <w:rsid w:val="008B7EE9"/>
    <w:rsid w:val="008C019A"/>
    <w:rsid w:val="008C029F"/>
    <w:rsid w:val="008C32FF"/>
    <w:rsid w:val="008C4081"/>
    <w:rsid w:val="008C6947"/>
    <w:rsid w:val="008E063D"/>
    <w:rsid w:val="008E106F"/>
    <w:rsid w:val="008E2062"/>
    <w:rsid w:val="008E3C31"/>
    <w:rsid w:val="008E42F2"/>
    <w:rsid w:val="008E560E"/>
    <w:rsid w:val="008E5EE3"/>
    <w:rsid w:val="008E6A85"/>
    <w:rsid w:val="008E7A72"/>
    <w:rsid w:val="008F7690"/>
    <w:rsid w:val="008F7957"/>
    <w:rsid w:val="00900A58"/>
    <w:rsid w:val="00900BDE"/>
    <w:rsid w:val="00902507"/>
    <w:rsid w:val="009032E2"/>
    <w:rsid w:val="00905E6E"/>
    <w:rsid w:val="00907F26"/>
    <w:rsid w:val="00911001"/>
    <w:rsid w:val="00911FF2"/>
    <w:rsid w:val="00912F41"/>
    <w:rsid w:val="009130E0"/>
    <w:rsid w:val="00914895"/>
    <w:rsid w:val="00914B50"/>
    <w:rsid w:val="00915D2E"/>
    <w:rsid w:val="00916A08"/>
    <w:rsid w:val="009202E2"/>
    <w:rsid w:val="009204AE"/>
    <w:rsid w:val="0092237F"/>
    <w:rsid w:val="009233DE"/>
    <w:rsid w:val="00923A8F"/>
    <w:rsid w:val="009240EA"/>
    <w:rsid w:val="00924BBC"/>
    <w:rsid w:val="00930331"/>
    <w:rsid w:val="0093570E"/>
    <w:rsid w:val="009377BB"/>
    <w:rsid w:val="00940D53"/>
    <w:rsid w:val="00944627"/>
    <w:rsid w:val="00944B8F"/>
    <w:rsid w:val="009515ED"/>
    <w:rsid w:val="009517B6"/>
    <w:rsid w:val="00953924"/>
    <w:rsid w:val="009544A1"/>
    <w:rsid w:val="00954960"/>
    <w:rsid w:val="00956EC2"/>
    <w:rsid w:val="00957A03"/>
    <w:rsid w:val="00960213"/>
    <w:rsid w:val="00961368"/>
    <w:rsid w:val="00961DE2"/>
    <w:rsid w:val="00961EE2"/>
    <w:rsid w:val="009658D0"/>
    <w:rsid w:val="00967193"/>
    <w:rsid w:val="009703AD"/>
    <w:rsid w:val="00972645"/>
    <w:rsid w:val="00973256"/>
    <w:rsid w:val="00973B56"/>
    <w:rsid w:val="0097520E"/>
    <w:rsid w:val="0097671F"/>
    <w:rsid w:val="00976F00"/>
    <w:rsid w:val="009813E3"/>
    <w:rsid w:val="009823A5"/>
    <w:rsid w:val="00982BF8"/>
    <w:rsid w:val="0098371C"/>
    <w:rsid w:val="00983811"/>
    <w:rsid w:val="00984893"/>
    <w:rsid w:val="009848A6"/>
    <w:rsid w:val="0098559A"/>
    <w:rsid w:val="00986525"/>
    <w:rsid w:val="00986D02"/>
    <w:rsid w:val="00987DC1"/>
    <w:rsid w:val="00987E2D"/>
    <w:rsid w:val="009905D4"/>
    <w:rsid w:val="00990648"/>
    <w:rsid w:val="00990654"/>
    <w:rsid w:val="00990DAA"/>
    <w:rsid w:val="00993085"/>
    <w:rsid w:val="00993D9F"/>
    <w:rsid w:val="00995B6F"/>
    <w:rsid w:val="00995C67"/>
    <w:rsid w:val="009A0556"/>
    <w:rsid w:val="009A1D33"/>
    <w:rsid w:val="009A1D45"/>
    <w:rsid w:val="009A3850"/>
    <w:rsid w:val="009A6E7B"/>
    <w:rsid w:val="009A70A5"/>
    <w:rsid w:val="009B3369"/>
    <w:rsid w:val="009B3464"/>
    <w:rsid w:val="009B4668"/>
    <w:rsid w:val="009B5EA3"/>
    <w:rsid w:val="009C05BA"/>
    <w:rsid w:val="009C341E"/>
    <w:rsid w:val="009C51CC"/>
    <w:rsid w:val="009C7330"/>
    <w:rsid w:val="009C7432"/>
    <w:rsid w:val="009D09DE"/>
    <w:rsid w:val="009D3B61"/>
    <w:rsid w:val="009D3C8B"/>
    <w:rsid w:val="009D3E2A"/>
    <w:rsid w:val="009D4123"/>
    <w:rsid w:val="009D5680"/>
    <w:rsid w:val="009D6FBF"/>
    <w:rsid w:val="009D70BC"/>
    <w:rsid w:val="009D779F"/>
    <w:rsid w:val="009E0539"/>
    <w:rsid w:val="009E1439"/>
    <w:rsid w:val="009E18C7"/>
    <w:rsid w:val="009E1DF0"/>
    <w:rsid w:val="009E2E0E"/>
    <w:rsid w:val="009E3CEC"/>
    <w:rsid w:val="009E4083"/>
    <w:rsid w:val="009E5B16"/>
    <w:rsid w:val="009E786F"/>
    <w:rsid w:val="009E7EC4"/>
    <w:rsid w:val="009F0447"/>
    <w:rsid w:val="009F0968"/>
    <w:rsid w:val="009F1600"/>
    <w:rsid w:val="009F544D"/>
    <w:rsid w:val="009F5A46"/>
    <w:rsid w:val="009F60FF"/>
    <w:rsid w:val="009F7000"/>
    <w:rsid w:val="00A00520"/>
    <w:rsid w:val="00A016C9"/>
    <w:rsid w:val="00A017E6"/>
    <w:rsid w:val="00A02784"/>
    <w:rsid w:val="00A028CD"/>
    <w:rsid w:val="00A03C63"/>
    <w:rsid w:val="00A051F6"/>
    <w:rsid w:val="00A118AC"/>
    <w:rsid w:val="00A13908"/>
    <w:rsid w:val="00A15E40"/>
    <w:rsid w:val="00A167F7"/>
    <w:rsid w:val="00A17CC6"/>
    <w:rsid w:val="00A17F5E"/>
    <w:rsid w:val="00A201A2"/>
    <w:rsid w:val="00A205AC"/>
    <w:rsid w:val="00A20822"/>
    <w:rsid w:val="00A21583"/>
    <w:rsid w:val="00A216C3"/>
    <w:rsid w:val="00A21C95"/>
    <w:rsid w:val="00A21E64"/>
    <w:rsid w:val="00A22B09"/>
    <w:rsid w:val="00A23B80"/>
    <w:rsid w:val="00A24B00"/>
    <w:rsid w:val="00A24DB2"/>
    <w:rsid w:val="00A2729C"/>
    <w:rsid w:val="00A27515"/>
    <w:rsid w:val="00A27CE6"/>
    <w:rsid w:val="00A3057C"/>
    <w:rsid w:val="00A307F7"/>
    <w:rsid w:val="00A30D6E"/>
    <w:rsid w:val="00A311BE"/>
    <w:rsid w:val="00A31415"/>
    <w:rsid w:val="00A31B04"/>
    <w:rsid w:val="00A31D74"/>
    <w:rsid w:val="00A350D0"/>
    <w:rsid w:val="00A35772"/>
    <w:rsid w:val="00A36643"/>
    <w:rsid w:val="00A367B6"/>
    <w:rsid w:val="00A379F9"/>
    <w:rsid w:val="00A4114A"/>
    <w:rsid w:val="00A41B95"/>
    <w:rsid w:val="00A433A1"/>
    <w:rsid w:val="00A43C41"/>
    <w:rsid w:val="00A45538"/>
    <w:rsid w:val="00A472FB"/>
    <w:rsid w:val="00A5021E"/>
    <w:rsid w:val="00A516C9"/>
    <w:rsid w:val="00A51949"/>
    <w:rsid w:val="00A5275C"/>
    <w:rsid w:val="00A529A4"/>
    <w:rsid w:val="00A556F0"/>
    <w:rsid w:val="00A56F61"/>
    <w:rsid w:val="00A57204"/>
    <w:rsid w:val="00A57FCD"/>
    <w:rsid w:val="00A6064E"/>
    <w:rsid w:val="00A613AF"/>
    <w:rsid w:val="00A6165F"/>
    <w:rsid w:val="00A61C3D"/>
    <w:rsid w:val="00A625CE"/>
    <w:rsid w:val="00A62C53"/>
    <w:rsid w:val="00A63650"/>
    <w:rsid w:val="00A63AC5"/>
    <w:rsid w:val="00A648C7"/>
    <w:rsid w:val="00A64AAB"/>
    <w:rsid w:val="00A708A8"/>
    <w:rsid w:val="00A709CF"/>
    <w:rsid w:val="00A70FBC"/>
    <w:rsid w:val="00A711CF"/>
    <w:rsid w:val="00A7304D"/>
    <w:rsid w:val="00A748D7"/>
    <w:rsid w:val="00A749B9"/>
    <w:rsid w:val="00A757E6"/>
    <w:rsid w:val="00A774B6"/>
    <w:rsid w:val="00A80097"/>
    <w:rsid w:val="00A808E4"/>
    <w:rsid w:val="00A80CFD"/>
    <w:rsid w:val="00A80D83"/>
    <w:rsid w:val="00A81835"/>
    <w:rsid w:val="00A82EBC"/>
    <w:rsid w:val="00A84731"/>
    <w:rsid w:val="00A85982"/>
    <w:rsid w:val="00A85EA0"/>
    <w:rsid w:val="00A86895"/>
    <w:rsid w:val="00A936FE"/>
    <w:rsid w:val="00A95FB6"/>
    <w:rsid w:val="00A96876"/>
    <w:rsid w:val="00A96B7C"/>
    <w:rsid w:val="00A979CC"/>
    <w:rsid w:val="00AA1435"/>
    <w:rsid w:val="00AA2C04"/>
    <w:rsid w:val="00AA3A89"/>
    <w:rsid w:val="00AA5098"/>
    <w:rsid w:val="00AA6335"/>
    <w:rsid w:val="00AA6D14"/>
    <w:rsid w:val="00AB03D8"/>
    <w:rsid w:val="00AB0E72"/>
    <w:rsid w:val="00AB246B"/>
    <w:rsid w:val="00AB6839"/>
    <w:rsid w:val="00AC0166"/>
    <w:rsid w:val="00AC09A3"/>
    <w:rsid w:val="00AC22EE"/>
    <w:rsid w:val="00AC2668"/>
    <w:rsid w:val="00AC2823"/>
    <w:rsid w:val="00AC41FB"/>
    <w:rsid w:val="00AC4726"/>
    <w:rsid w:val="00AC5FFA"/>
    <w:rsid w:val="00AC6DF7"/>
    <w:rsid w:val="00AC7302"/>
    <w:rsid w:val="00AD19EB"/>
    <w:rsid w:val="00AD27C4"/>
    <w:rsid w:val="00AD2D05"/>
    <w:rsid w:val="00AD54DA"/>
    <w:rsid w:val="00AD6025"/>
    <w:rsid w:val="00AD7BB5"/>
    <w:rsid w:val="00AE04CE"/>
    <w:rsid w:val="00AE0524"/>
    <w:rsid w:val="00AE11CF"/>
    <w:rsid w:val="00AE5BE9"/>
    <w:rsid w:val="00AF06D1"/>
    <w:rsid w:val="00AF0BA4"/>
    <w:rsid w:val="00AF2BBD"/>
    <w:rsid w:val="00AF49A6"/>
    <w:rsid w:val="00AF56D0"/>
    <w:rsid w:val="00B02C90"/>
    <w:rsid w:val="00B04255"/>
    <w:rsid w:val="00B064FF"/>
    <w:rsid w:val="00B067C3"/>
    <w:rsid w:val="00B06C65"/>
    <w:rsid w:val="00B0778E"/>
    <w:rsid w:val="00B1026A"/>
    <w:rsid w:val="00B1411B"/>
    <w:rsid w:val="00B14B5A"/>
    <w:rsid w:val="00B15A5F"/>
    <w:rsid w:val="00B20968"/>
    <w:rsid w:val="00B20B76"/>
    <w:rsid w:val="00B20BF1"/>
    <w:rsid w:val="00B20D8B"/>
    <w:rsid w:val="00B21EE4"/>
    <w:rsid w:val="00B24358"/>
    <w:rsid w:val="00B24CFE"/>
    <w:rsid w:val="00B2535E"/>
    <w:rsid w:val="00B25D02"/>
    <w:rsid w:val="00B26060"/>
    <w:rsid w:val="00B278A4"/>
    <w:rsid w:val="00B30D90"/>
    <w:rsid w:val="00B31AD7"/>
    <w:rsid w:val="00B32AA4"/>
    <w:rsid w:val="00B34F8F"/>
    <w:rsid w:val="00B37233"/>
    <w:rsid w:val="00B37CC3"/>
    <w:rsid w:val="00B40640"/>
    <w:rsid w:val="00B41214"/>
    <w:rsid w:val="00B41B7A"/>
    <w:rsid w:val="00B41BED"/>
    <w:rsid w:val="00B427F6"/>
    <w:rsid w:val="00B4397B"/>
    <w:rsid w:val="00B43F01"/>
    <w:rsid w:val="00B44131"/>
    <w:rsid w:val="00B45774"/>
    <w:rsid w:val="00B4656D"/>
    <w:rsid w:val="00B4797A"/>
    <w:rsid w:val="00B51C3D"/>
    <w:rsid w:val="00B51D97"/>
    <w:rsid w:val="00B51F7D"/>
    <w:rsid w:val="00B5442A"/>
    <w:rsid w:val="00B548AC"/>
    <w:rsid w:val="00B54A8F"/>
    <w:rsid w:val="00B55506"/>
    <w:rsid w:val="00B56953"/>
    <w:rsid w:val="00B57F02"/>
    <w:rsid w:val="00B614F2"/>
    <w:rsid w:val="00B61B46"/>
    <w:rsid w:val="00B61FB9"/>
    <w:rsid w:val="00B63BA2"/>
    <w:rsid w:val="00B66C78"/>
    <w:rsid w:val="00B6710B"/>
    <w:rsid w:val="00B672A0"/>
    <w:rsid w:val="00B7099A"/>
    <w:rsid w:val="00B71376"/>
    <w:rsid w:val="00B740FF"/>
    <w:rsid w:val="00B74FA5"/>
    <w:rsid w:val="00B75AF9"/>
    <w:rsid w:val="00B82EB3"/>
    <w:rsid w:val="00B83527"/>
    <w:rsid w:val="00B855DB"/>
    <w:rsid w:val="00B8710D"/>
    <w:rsid w:val="00B87975"/>
    <w:rsid w:val="00B879B2"/>
    <w:rsid w:val="00B927F9"/>
    <w:rsid w:val="00B93CDD"/>
    <w:rsid w:val="00B94A38"/>
    <w:rsid w:val="00B94D60"/>
    <w:rsid w:val="00B9559E"/>
    <w:rsid w:val="00B95AC7"/>
    <w:rsid w:val="00B96123"/>
    <w:rsid w:val="00B9748D"/>
    <w:rsid w:val="00BA1398"/>
    <w:rsid w:val="00BA2AFD"/>
    <w:rsid w:val="00BA4D0E"/>
    <w:rsid w:val="00BA7E92"/>
    <w:rsid w:val="00BB0369"/>
    <w:rsid w:val="00BB1C45"/>
    <w:rsid w:val="00BB3DAA"/>
    <w:rsid w:val="00BB40E7"/>
    <w:rsid w:val="00BB4E8C"/>
    <w:rsid w:val="00BB554F"/>
    <w:rsid w:val="00BB55AA"/>
    <w:rsid w:val="00BB76ED"/>
    <w:rsid w:val="00BC068E"/>
    <w:rsid w:val="00BC16E5"/>
    <w:rsid w:val="00BC16E9"/>
    <w:rsid w:val="00BC17D7"/>
    <w:rsid w:val="00BC1E44"/>
    <w:rsid w:val="00BC2BE7"/>
    <w:rsid w:val="00BC5BC9"/>
    <w:rsid w:val="00BC716B"/>
    <w:rsid w:val="00BD0A81"/>
    <w:rsid w:val="00BD363E"/>
    <w:rsid w:val="00BD38FC"/>
    <w:rsid w:val="00BD410C"/>
    <w:rsid w:val="00BD464D"/>
    <w:rsid w:val="00BD7B95"/>
    <w:rsid w:val="00BE209F"/>
    <w:rsid w:val="00BE4379"/>
    <w:rsid w:val="00BE4EBF"/>
    <w:rsid w:val="00BE707F"/>
    <w:rsid w:val="00BF000A"/>
    <w:rsid w:val="00BF32B7"/>
    <w:rsid w:val="00BF3399"/>
    <w:rsid w:val="00BF72C4"/>
    <w:rsid w:val="00C01F27"/>
    <w:rsid w:val="00C02011"/>
    <w:rsid w:val="00C033EB"/>
    <w:rsid w:val="00C04A88"/>
    <w:rsid w:val="00C04D23"/>
    <w:rsid w:val="00C0662B"/>
    <w:rsid w:val="00C07DCC"/>
    <w:rsid w:val="00C10360"/>
    <w:rsid w:val="00C1161B"/>
    <w:rsid w:val="00C16605"/>
    <w:rsid w:val="00C169AA"/>
    <w:rsid w:val="00C16CB8"/>
    <w:rsid w:val="00C17455"/>
    <w:rsid w:val="00C24CBD"/>
    <w:rsid w:val="00C26340"/>
    <w:rsid w:val="00C26B05"/>
    <w:rsid w:val="00C26B66"/>
    <w:rsid w:val="00C27F65"/>
    <w:rsid w:val="00C31145"/>
    <w:rsid w:val="00C316C7"/>
    <w:rsid w:val="00C31F8F"/>
    <w:rsid w:val="00C3496A"/>
    <w:rsid w:val="00C34B3B"/>
    <w:rsid w:val="00C367C9"/>
    <w:rsid w:val="00C36AED"/>
    <w:rsid w:val="00C411EC"/>
    <w:rsid w:val="00C44A39"/>
    <w:rsid w:val="00C44A95"/>
    <w:rsid w:val="00C44DC6"/>
    <w:rsid w:val="00C45086"/>
    <w:rsid w:val="00C46253"/>
    <w:rsid w:val="00C469F0"/>
    <w:rsid w:val="00C46FD1"/>
    <w:rsid w:val="00C51265"/>
    <w:rsid w:val="00C5163B"/>
    <w:rsid w:val="00C5284F"/>
    <w:rsid w:val="00C53FAF"/>
    <w:rsid w:val="00C55C01"/>
    <w:rsid w:val="00C56860"/>
    <w:rsid w:val="00C579E4"/>
    <w:rsid w:val="00C601A3"/>
    <w:rsid w:val="00C60EA5"/>
    <w:rsid w:val="00C61A44"/>
    <w:rsid w:val="00C64243"/>
    <w:rsid w:val="00C64D60"/>
    <w:rsid w:val="00C6626B"/>
    <w:rsid w:val="00C66F09"/>
    <w:rsid w:val="00C67DC3"/>
    <w:rsid w:val="00C713B8"/>
    <w:rsid w:val="00C719EF"/>
    <w:rsid w:val="00C72939"/>
    <w:rsid w:val="00C72985"/>
    <w:rsid w:val="00C73D9F"/>
    <w:rsid w:val="00C757C5"/>
    <w:rsid w:val="00C75C8E"/>
    <w:rsid w:val="00C75EB3"/>
    <w:rsid w:val="00C766DD"/>
    <w:rsid w:val="00C80AD8"/>
    <w:rsid w:val="00C80D6A"/>
    <w:rsid w:val="00C81641"/>
    <w:rsid w:val="00C81A12"/>
    <w:rsid w:val="00C83A38"/>
    <w:rsid w:val="00C83F2F"/>
    <w:rsid w:val="00C84A05"/>
    <w:rsid w:val="00C84E34"/>
    <w:rsid w:val="00C90A09"/>
    <w:rsid w:val="00C90B30"/>
    <w:rsid w:val="00C9372A"/>
    <w:rsid w:val="00C95540"/>
    <w:rsid w:val="00C96496"/>
    <w:rsid w:val="00C9797B"/>
    <w:rsid w:val="00C97DC5"/>
    <w:rsid w:val="00CA07D2"/>
    <w:rsid w:val="00CA094C"/>
    <w:rsid w:val="00CA16C6"/>
    <w:rsid w:val="00CA1B18"/>
    <w:rsid w:val="00CA33D8"/>
    <w:rsid w:val="00CA4D5A"/>
    <w:rsid w:val="00CA63EA"/>
    <w:rsid w:val="00CA6488"/>
    <w:rsid w:val="00CB0B34"/>
    <w:rsid w:val="00CB2EDD"/>
    <w:rsid w:val="00CB4715"/>
    <w:rsid w:val="00CB6740"/>
    <w:rsid w:val="00CB69B7"/>
    <w:rsid w:val="00CC0C81"/>
    <w:rsid w:val="00CC112D"/>
    <w:rsid w:val="00CC23BE"/>
    <w:rsid w:val="00CC2BD2"/>
    <w:rsid w:val="00CC2E58"/>
    <w:rsid w:val="00CC3C00"/>
    <w:rsid w:val="00CC5A66"/>
    <w:rsid w:val="00CC717B"/>
    <w:rsid w:val="00CD023B"/>
    <w:rsid w:val="00CD0FE8"/>
    <w:rsid w:val="00CD62D2"/>
    <w:rsid w:val="00CD63B3"/>
    <w:rsid w:val="00CD6937"/>
    <w:rsid w:val="00CD777D"/>
    <w:rsid w:val="00CE03E7"/>
    <w:rsid w:val="00CE219D"/>
    <w:rsid w:val="00CE4217"/>
    <w:rsid w:val="00CE4AD2"/>
    <w:rsid w:val="00CE4F8D"/>
    <w:rsid w:val="00CE5514"/>
    <w:rsid w:val="00CE59F0"/>
    <w:rsid w:val="00CE5CF0"/>
    <w:rsid w:val="00CE5DC0"/>
    <w:rsid w:val="00CE7797"/>
    <w:rsid w:val="00CE7E8C"/>
    <w:rsid w:val="00CF093A"/>
    <w:rsid w:val="00CF0B2D"/>
    <w:rsid w:val="00CF0CE2"/>
    <w:rsid w:val="00CF1746"/>
    <w:rsid w:val="00CF26EA"/>
    <w:rsid w:val="00CF3858"/>
    <w:rsid w:val="00CF4B8B"/>
    <w:rsid w:val="00CF52D5"/>
    <w:rsid w:val="00CF5DF1"/>
    <w:rsid w:val="00D01440"/>
    <w:rsid w:val="00D0384A"/>
    <w:rsid w:val="00D045E1"/>
    <w:rsid w:val="00D05AF2"/>
    <w:rsid w:val="00D063D2"/>
    <w:rsid w:val="00D10C36"/>
    <w:rsid w:val="00D132E0"/>
    <w:rsid w:val="00D15523"/>
    <w:rsid w:val="00D16440"/>
    <w:rsid w:val="00D2010B"/>
    <w:rsid w:val="00D22A1E"/>
    <w:rsid w:val="00D23D0C"/>
    <w:rsid w:val="00D272F2"/>
    <w:rsid w:val="00D2779C"/>
    <w:rsid w:val="00D306FB"/>
    <w:rsid w:val="00D30991"/>
    <w:rsid w:val="00D31354"/>
    <w:rsid w:val="00D339F1"/>
    <w:rsid w:val="00D35579"/>
    <w:rsid w:val="00D35C22"/>
    <w:rsid w:val="00D363B7"/>
    <w:rsid w:val="00D36C94"/>
    <w:rsid w:val="00D401DF"/>
    <w:rsid w:val="00D41F28"/>
    <w:rsid w:val="00D43F9A"/>
    <w:rsid w:val="00D44EC7"/>
    <w:rsid w:val="00D44FA5"/>
    <w:rsid w:val="00D45556"/>
    <w:rsid w:val="00D4603B"/>
    <w:rsid w:val="00D50302"/>
    <w:rsid w:val="00D50992"/>
    <w:rsid w:val="00D51BFE"/>
    <w:rsid w:val="00D51C65"/>
    <w:rsid w:val="00D53AFE"/>
    <w:rsid w:val="00D54CCC"/>
    <w:rsid w:val="00D57E58"/>
    <w:rsid w:val="00D60FC2"/>
    <w:rsid w:val="00D61E71"/>
    <w:rsid w:val="00D620D1"/>
    <w:rsid w:val="00D62198"/>
    <w:rsid w:val="00D62D71"/>
    <w:rsid w:val="00D63045"/>
    <w:rsid w:val="00D63C5D"/>
    <w:rsid w:val="00D655E1"/>
    <w:rsid w:val="00D70988"/>
    <w:rsid w:val="00D7298A"/>
    <w:rsid w:val="00D74B88"/>
    <w:rsid w:val="00D76707"/>
    <w:rsid w:val="00D82765"/>
    <w:rsid w:val="00D82CF4"/>
    <w:rsid w:val="00D8378E"/>
    <w:rsid w:val="00D844BA"/>
    <w:rsid w:val="00D85101"/>
    <w:rsid w:val="00D86A46"/>
    <w:rsid w:val="00D904E3"/>
    <w:rsid w:val="00D91473"/>
    <w:rsid w:val="00D93FF1"/>
    <w:rsid w:val="00D9443E"/>
    <w:rsid w:val="00D94DEA"/>
    <w:rsid w:val="00D9770C"/>
    <w:rsid w:val="00D97D6D"/>
    <w:rsid w:val="00DA1E0D"/>
    <w:rsid w:val="00DA2E42"/>
    <w:rsid w:val="00DA2FCE"/>
    <w:rsid w:val="00DA32AC"/>
    <w:rsid w:val="00DA6CE1"/>
    <w:rsid w:val="00DA6EBA"/>
    <w:rsid w:val="00DA7CA2"/>
    <w:rsid w:val="00DB100F"/>
    <w:rsid w:val="00DB17CE"/>
    <w:rsid w:val="00DB2E99"/>
    <w:rsid w:val="00DB5476"/>
    <w:rsid w:val="00DB5C21"/>
    <w:rsid w:val="00DB6822"/>
    <w:rsid w:val="00DB7D9C"/>
    <w:rsid w:val="00DC03C5"/>
    <w:rsid w:val="00DC0779"/>
    <w:rsid w:val="00DC11CD"/>
    <w:rsid w:val="00DC1324"/>
    <w:rsid w:val="00DC1599"/>
    <w:rsid w:val="00DC1B1F"/>
    <w:rsid w:val="00DC1D5A"/>
    <w:rsid w:val="00DC3B8F"/>
    <w:rsid w:val="00DC5D2E"/>
    <w:rsid w:val="00DC6342"/>
    <w:rsid w:val="00DD16E2"/>
    <w:rsid w:val="00DD19CB"/>
    <w:rsid w:val="00DD204E"/>
    <w:rsid w:val="00DD3E8C"/>
    <w:rsid w:val="00DD4F8F"/>
    <w:rsid w:val="00DD55C7"/>
    <w:rsid w:val="00DD6477"/>
    <w:rsid w:val="00DD7785"/>
    <w:rsid w:val="00DE2223"/>
    <w:rsid w:val="00DE2686"/>
    <w:rsid w:val="00DE2ED7"/>
    <w:rsid w:val="00DE4542"/>
    <w:rsid w:val="00DE473E"/>
    <w:rsid w:val="00DE4D1E"/>
    <w:rsid w:val="00DE5C7D"/>
    <w:rsid w:val="00DE6724"/>
    <w:rsid w:val="00DE6C57"/>
    <w:rsid w:val="00DE6F08"/>
    <w:rsid w:val="00DE79A2"/>
    <w:rsid w:val="00DF10B4"/>
    <w:rsid w:val="00DF1AF8"/>
    <w:rsid w:val="00DF29E7"/>
    <w:rsid w:val="00DF2F20"/>
    <w:rsid w:val="00DF3A7D"/>
    <w:rsid w:val="00DF41F1"/>
    <w:rsid w:val="00DF48F3"/>
    <w:rsid w:val="00DF5153"/>
    <w:rsid w:val="00DF651B"/>
    <w:rsid w:val="00DF6EFC"/>
    <w:rsid w:val="00DF7852"/>
    <w:rsid w:val="00E009F9"/>
    <w:rsid w:val="00E012B6"/>
    <w:rsid w:val="00E03294"/>
    <w:rsid w:val="00E0571E"/>
    <w:rsid w:val="00E07342"/>
    <w:rsid w:val="00E07E7B"/>
    <w:rsid w:val="00E11098"/>
    <w:rsid w:val="00E1194A"/>
    <w:rsid w:val="00E1293E"/>
    <w:rsid w:val="00E12D3D"/>
    <w:rsid w:val="00E14348"/>
    <w:rsid w:val="00E14E6C"/>
    <w:rsid w:val="00E15E57"/>
    <w:rsid w:val="00E21D4F"/>
    <w:rsid w:val="00E2342D"/>
    <w:rsid w:val="00E24A3E"/>
    <w:rsid w:val="00E26EB1"/>
    <w:rsid w:val="00E30859"/>
    <w:rsid w:val="00E30F7D"/>
    <w:rsid w:val="00E3189E"/>
    <w:rsid w:val="00E32A79"/>
    <w:rsid w:val="00E32E20"/>
    <w:rsid w:val="00E33B5E"/>
    <w:rsid w:val="00E34090"/>
    <w:rsid w:val="00E359AC"/>
    <w:rsid w:val="00E36322"/>
    <w:rsid w:val="00E40413"/>
    <w:rsid w:val="00E41DBF"/>
    <w:rsid w:val="00E43641"/>
    <w:rsid w:val="00E44EF2"/>
    <w:rsid w:val="00E45D58"/>
    <w:rsid w:val="00E515B4"/>
    <w:rsid w:val="00E5188B"/>
    <w:rsid w:val="00E51DCB"/>
    <w:rsid w:val="00E5264D"/>
    <w:rsid w:val="00E53F48"/>
    <w:rsid w:val="00E54530"/>
    <w:rsid w:val="00E564B9"/>
    <w:rsid w:val="00E57312"/>
    <w:rsid w:val="00E57B17"/>
    <w:rsid w:val="00E614DA"/>
    <w:rsid w:val="00E62215"/>
    <w:rsid w:val="00E636F5"/>
    <w:rsid w:val="00E64F1C"/>
    <w:rsid w:val="00E65B50"/>
    <w:rsid w:val="00E671A8"/>
    <w:rsid w:val="00E67565"/>
    <w:rsid w:val="00E70EF7"/>
    <w:rsid w:val="00E712CE"/>
    <w:rsid w:val="00E7209D"/>
    <w:rsid w:val="00E7273F"/>
    <w:rsid w:val="00E72943"/>
    <w:rsid w:val="00E74ADA"/>
    <w:rsid w:val="00E74D61"/>
    <w:rsid w:val="00E74D81"/>
    <w:rsid w:val="00E7666B"/>
    <w:rsid w:val="00E77ED3"/>
    <w:rsid w:val="00E80CD9"/>
    <w:rsid w:val="00E80D75"/>
    <w:rsid w:val="00E80F70"/>
    <w:rsid w:val="00E81C8D"/>
    <w:rsid w:val="00E830AA"/>
    <w:rsid w:val="00E84BDC"/>
    <w:rsid w:val="00E85380"/>
    <w:rsid w:val="00E857C1"/>
    <w:rsid w:val="00E9157E"/>
    <w:rsid w:val="00E92D00"/>
    <w:rsid w:val="00E93D97"/>
    <w:rsid w:val="00E95446"/>
    <w:rsid w:val="00EA0071"/>
    <w:rsid w:val="00EA0FC6"/>
    <w:rsid w:val="00EA27E4"/>
    <w:rsid w:val="00EA2ACA"/>
    <w:rsid w:val="00EA2E18"/>
    <w:rsid w:val="00EA588F"/>
    <w:rsid w:val="00EA6BCA"/>
    <w:rsid w:val="00EB1ABE"/>
    <w:rsid w:val="00EB1F4E"/>
    <w:rsid w:val="00EB377A"/>
    <w:rsid w:val="00EB4185"/>
    <w:rsid w:val="00EB77C4"/>
    <w:rsid w:val="00EB7868"/>
    <w:rsid w:val="00EC014E"/>
    <w:rsid w:val="00EC0C56"/>
    <w:rsid w:val="00EC0E5C"/>
    <w:rsid w:val="00EC3195"/>
    <w:rsid w:val="00EC4E0E"/>
    <w:rsid w:val="00EC65A3"/>
    <w:rsid w:val="00EC691A"/>
    <w:rsid w:val="00EC7D6D"/>
    <w:rsid w:val="00ED07DA"/>
    <w:rsid w:val="00ED0F4C"/>
    <w:rsid w:val="00ED17FE"/>
    <w:rsid w:val="00ED1A82"/>
    <w:rsid w:val="00ED6387"/>
    <w:rsid w:val="00ED675B"/>
    <w:rsid w:val="00ED7255"/>
    <w:rsid w:val="00EE039D"/>
    <w:rsid w:val="00EE07F1"/>
    <w:rsid w:val="00EE49DA"/>
    <w:rsid w:val="00EE4AB1"/>
    <w:rsid w:val="00EE4FE6"/>
    <w:rsid w:val="00EE7A2E"/>
    <w:rsid w:val="00EF04D7"/>
    <w:rsid w:val="00EF0BCB"/>
    <w:rsid w:val="00EF13BD"/>
    <w:rsid w:val="00EF16A9"/>
    <w:rsid w:val="00EF3B8B"/>
    <w:rsid w:val="00EF3E81"/>
    <w:rsid w:val="00EF3FD7"/>
    <w:rsid w:val="00EF4721"/>
    <w:rsid w:val="00EF5206"/>
    <w:rsid w:val="00EF5919"/>
    <w:rsid w:val="00EF59DC"/>
    <w:rsid w:val="00F0132F"/>
    <w:rsid w:val="00F01617"/>
    <w:rsid w:val="00F02C84"/>
    <w:rsid w:val="00F03513"/>
    <w:rsid w:val="00F0391E"/>
    <w:rsid w:val="00F0532B"/>
    <w:rsid w:val="00F0544F"/>
    <w:rsid w:val="00F06529"/>
    <w:rsid w:val="00F06823"/>
    <w:rsid w:val="00F07C4B"/>
    <w:rsid w:val="00F11A8C"/>
    <w:rsid w:val="00F11E95"/>
    <w:rsid w:val="00F13206"/>
    <w:rsid w:val="00F1438A"/>
    <w:rsid w:val="00F166B7"/>
    <w:rsid w:val="00F16AA6"/>
    <w:rsid w:val="00F17D52"/>
    <w:rsid w:val="00F17D7F"/>
    <w:rsid w:val="00F21C88"/>
    <w:rsid w:val="00F23EF5"/>
    <w:rsid w:val="00F2437B"/>
    <w:rsid w:val="00F2573D"/>
    <w:rsid w:val="00F26706"/>
    <w:rsid w:val="00F30023"/>
    <w:rsid w:val="00F3052A"/>
    <w:rsid w:val="00F315C5"/>
    <w:rsid w:val="00F325F7"/>
    <w:rsid w:val="00F3308F"/>
    <w:rsid w:val="00F33E5C"/>
    <w:rsid w:val="00F34C40"/>
    <w:rsid w:val="00F35737"/>
    <w:rsid w:val="00F35A63"/>
    <w:rsid w:val="00F3722A"/>
    <w:rsid w:val="00F374B3"/>
    <w:rsid w:val="00F37536"/>
    <w:rsid w:val="00F3788F"/>
    <w:rsid w:val="00F37F9B"/>
    <w:rsid w:val="00F4073C"/>
    <w:rsid w:val="00F41D46"/>
    <w:rsid w:val="00F432C8"/>
    <w:rsid w:val="00F44EC9"/>
    <w:rsid w:val="00F45209"/>
    <w:rsid w:val="00F45FAA"/>
    <w:rsid w:val="00F46938"/>
    <w:rsid w:val="00F47BD8"/>
    <w:rsid w:val="00F50906"/>
    <w:rsid w:val="00F51ACE"/>
    <w:rsid w:val="00F52AAC"/>
    <w:rsid w:val="00F52D1C"/>
    <w:rsid w:val="00F534FF"/>
    <w:rsid w:val="00F53A7E"/>
    <w:rsid w:val="00F54BF4"/>
    <w:rsid w:val="00F54D2A"/>
    <w:rsid w:val="00F55589"/>
    <w:rsid w:val="00F55946"/>
    <w:rsid w:val="00F561D9"/>
    <w:rsid w:val="00F5634F"/>
    <w:rsid w:val="00F57061"/>
    <w:rsid w:val="00F60E54"/>
    <w:rsid w:val="00F647E2"/>
    <w:rsid w:val="00F65D21"/>
    <w:rsid w:val="00F66B0A"/>
    <w:rsid w:val="00F66D61"/>
    <w:rsid w:val="00F670A6"/>
    <w:rsid w:val="00F67931"/>
    <w:rsid w:val="00F71002"/>
    <w:rsid w:val="00F72A84"/>
    <w:rsid w:val="00F73D49"/>
    <w:rsid w:val="00F73D73"/>
    <w:rsid w:val="00F761FB"/>
    <w:rsid w:val="00F77554"/>
    <w:rsid w:val="00F777BE"/>
    <w:rsid w:val="00F77D7A"/>
    <w:rsid w:val="00F80ABC"/>
    <w:rsid w:val="00F839EB"/>
    <w:rsid w:val="00F8401E"/>
    <w:rsid w:val="00F848F7"/>
    <w:rsid w:val="00F8496F"/>
    <w:rsid w:val="00F858F3"/>
    <w:rsid w:val="00F85C40"/>
    <w:rsid w:val="00F87643"/>
    <w:rsid w:val="00F911BF"/>
    <w:rsid w:val="00F9147E"/>
    <w:rsid w:val="00F91885"/>
    <w:rsid w:val="00F91BC7"/>
    <w:rsid w:val="00F91DDF"/>
    <w:rsid w:val="00F92917"/>
    <w:rsid w:val="00F92A72"/>
    <w:rsid w:val="00F947B6"/>
    <w:rsid w:val="00F94D77"/>
    <w:rsid w:val="00F967BE"/>
    <w:rsid w:val="00F96D6D"/>
    <w:rsid w:val="00FA18AF"/>
    <w:rsid w:val="00FA37C9"/>
    <w:rsid w:val="00FA4380"/>
    <w:rsid w:val="00FA47FD"/>
    <w:rsid w:val="00FA6E2C"/>
    <w:rsid w:val="00FB0004"/>
    <w:rsid w:val="00FB0FFA"/>
    <w:rsid w:val="00FB410E"/>
    <w:rsid w:val="00FB53CD"/>
    <w:rsid w:val="00FB798C"/>
    <w:rsid w:val="00FB7AF4"/>
    <w:rsid w:val="00FC0377"/>
    <w:rsid w:val="00FC3445"/>
    <w:rsid w:val="00FC34FF"/>
    <w:rsid w:val="00FC3858"/>
    <w:rsid w:val="00FC500E"/>
    <w:rsid w:val="00FC5147"/>
    <w:rsid w:val="00FC628E"/>
    <w:rsid w:val="00FC64AC"/>
    <w:rsid w:val="00FC73A1"/>
    <w:rsid w:val="00FD03DA"/>
    <w:rsid w:val="00FD06EE"/>
    <w:rsid w:val="00FD2B1D"/>
    <w:rsid w:val="00FD42AF"/>
    <w:rsid w:val="00FD594C"/>
    <w:rsid w:val="00FD6478"/>
    <w:rsid w:val="00FD6F15"/>
    <w:rsid w:val="00FD7B26"/>
    <w:rsid w:val="00FE0655"/>
    <w:rsid w:val="00FE1C12"/>
    <w:rsid w:val="00FE279A"/>
    <w:rsid w:val="00FE4B4A"/>
    <w:rsid w:val="00FE66BD"/>
    <w:rsid w:val="00FE74DE"/>
    <w:rsid w:val="00FE7A91"/>
    <w:rsid w:val="00FE7B2E"/>
    <w:rsid w:val="00FF06E0"/>
    <w:rsid w:val="00FF1F4E"/>
    <w:rsid w:val="00FF2EAD"/>
    <w:rsid w:val="00FF4200"/>
    <w:rsid w:val="00FF43C3"/>
    <w:rsid w:val="00FF4A3D"/>
    <w:rsid w:val="00FF6D41"/>
  </w:rsids>
  <m:mathPr>
    <m:mathFont m:val="Cambria Math"/>
    <m:brkBin m:val="before"/>
    <m:brkBinSub m:val="--"/>
    <m:smallFrac/>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11B309"/>
  <w15:docId w15:val="{C19B87A6-39DE-4D46-B278-671C2D6C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SG" w:eastAsia="en-S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36CA"/>
    <w:rPr>
      <w:sz w:val="22"/>
      <w:szCs w:val="22"/>
      <w:lang w:eastAsia="en-US"/>
    </w:rPr>
  </w:style>
  <w:style w:type="paragraph" w:styleId="Heading3">
    <w:name w:val="heading 3"/>
    <w:basedOn w:val="Normal"/>
    <w:link w:val="Heading3Char"/>
    <w:uiPriority w:val="9"/>
    <w:qFormat/>
    <w:rsid w:val="006744E1"/>
    <w:pPr>
      <w:spacing w:before="100" w:beforeAutospacing="1" w:after="100" w:afterAutospacing="1" w:line="240" w:lineRule="auto"/>
      <w:outlineLvl w:val="2"/>
    </w:pPr>
    <w:rPr>
      <w:rFonts w:ascii="Times New Roman" w:hAnsi="Times New Roman"/>
      <w:b/>
      <w:bCs/>
      <w:sz w:val="27"/>
      <w:szCs w:val="27"/>
      <w:lang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locked/>
    <w:rsid w:val="006744E1"/>
    <w:rPr>
      <w:rFonts w:ascii="Times New Roman" w:hAnsi="Times New Roman"/>
      <w:b/>
      <w:sz w:val="27"/>
      <w:lang w:eastAsia="en-SG"/>
    </w:rPr>
  </w:style>
  <w:style w:type="paragraph" w:styleId="BalloonText">
    <w:name w:val="Balloon Text"/>
    <w:basedOn w:val="Normal"/>
    <w:link w:val="BalloonTextChar"/>
    <w:uiPriority w:val="99"/>
    <w:semiHidden/>
    <w:unhideWhenUsed/>
    <w:rsid w:val="009130E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9130E0"/>
    <w:rPr>
      <w:rFonts w:ascii="Tahoma" w:hAnsi="Tahoma"/>
      <w:sz w:val="16"/>
    </w:rPr>
  </w:style>
  <w:style w:type="paragraph" w:customStyle="1" w:styleId="ColorfulList-Accent11">
    <w:name w:val="Colorful List - Accent 11"/>
    <w:basedOn w:val="Normal"/>
    <w:uiPriority w:val="34"/>
    <w:qFormat/>
    <w:rsid w:val="00F3308F"/>
    <w:pPr>
      <w:ind w:left="720"/>
      <w:contextualSpacing/>
    </w:pPr>
  </w:style>
  <w:style w:type="paragraph" w:customStyle="1" w:styleId="Default">
    <w:name w:val="Default"/>
    <w:rsid w:val="002D0D78"/>
    <w:pPr>
      <w:autoSpaceDE w:val="0"/>
      <w:autoSpaceDN w:val="0"/>
      <w:adjustRightInd w:val="0"/>
    </w:pPr>
    <w:rPr>
      <w:rFonts w:ascii="Arial" w:hAnsi="Arial" w:cs="Arial"/>
      <w:color w:val="000000"/>
      <w:sz w:val="24"/>
      <w:szCs w:val="24"/>
      <w:lang w:eastAsia="en-US"/>
    </w:rPr>
  </w:style>
  <w:style w:type="character" w:customStyle="1" w:styleId="apple-converted-space">
    <w:name w:val="apple-converted-space"/>
    <w:rsid w:val="00425390"/>
    <w:rPr>
      <w:rFonts w:cs="Times New Roman"/>
    </w:rPr>
  </w:style>
  <w:style w:type="character" w:styleId="Hyperlink">
    <w:name w:val="Hyperlink"/>
    <w:uiPriority w:val="99"/>
    <w:unhideWhenUsed/>
    <w:rsid w:val="006744E1"/>
    <w:rPr>
      <w:color w:val="0000FF"/>
      <w:u w:val="single"/>
    </w:rPr>
  </w:style>
  <w:style w:type="paragraph" w:styleId="NormalWeb">
    <w:name w:val="Normal (Web)"/>
    <w:basedOn w:val="Normal"/>
    <w:uiPriority w:val="99"/>
    <w:semiHidden/>
    <w:unhideWhenUsed/>
    <w:rsid w:val="006744E1"/>
    <w:pPr>
      <w:spacing w:before="100" w:beforeAutospacing="1" w:after="100" w:afterAutospacing="1" w:line="240" w:lineRule="auto"/>
    </w:pPr>
    <w:rPr>
      <w:rFonts w:ascii="Times New Roman" w:hAnsi="Times New Roman"/>
      <w:sz w:val="24"/>
      <w:szCs w:val="24"/>
      <w:lang w:eastAsia="en-SG"/>
    </w:rPr>
  </w:style>
  <w:style w:type="character" w:styleId="Emphasis">
    <w:name w:val="Emphasis"/>
    <w:uiPriority w:val="20"/>
    <w:qFormat/>
    <w:rsid w:val="006744E1"/>
    <w:rPr>
      <w:i/>
    </w:rPr>
  </w:style>
  <w:style w:type="table" w:styleId="TableGrid">
    <w:name w:val="Table Grid"/>
    <w:basedOn w:val="TableNormal"/>
    <w:uiPriority w:val="39"/>
    <w:rsid w:val="00AE11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uiPriority w:val="99"/>
    <w:semiHidden/>
    <w:unhideWhenUsed/>
    <w:rsid w:val="00260B06"/>
    <w:rPr>
      <w:color w:val="800080"/>
      <w:u w:val="single"/>
    </w:rPr>
  </w:style>
  <w:style w:type="paragraph" w:styleId="Header">
    <w:name w:val="header"/>
    <w:basedOn w:val="Normal"/>
    <w:link w:val="HeaderChar"/>
    <w:uiPriority w:val="99"/>
    <w:semiHidden/>
    <w:unhideWhenUsed/>
    <w:rsid w:val="001071D0"/>
    <w:pPr>
      <w:tabs>
        <w:tab w:val="center" w:pos="4513"/>
        <w:tab w:val="right" w:pos="9026"/>
      </w:tabs>
      <w:spacing w:after="0" w:line="240" w:lineRule="auto"/>
    </w:pPr>
  </w:style>
  <w:style w:type="character" w:customStyle="1" w:styleId="HeaderChar">
    <w:name w:val="Header Char"/>
    <w:link w:val="Header"/>
    <w:uiPriority w:val="99"/>
    <w:semiHidden/>
    <w:locked/>
    <w:rsid w:val="001071D0"/>
    <w:rPr>
      <w:rFonts w:cs="Times New Roman"/>
    </w:rPr>
  </w:style>
  <w:style w:type="paragraph" w:styleId="Footer">
    <w:name w:val="footer"/>
    <w:basedOn w:val="Normal"/>
    <w:link w:val="FooterChar"/>
    <w:uiPriority w:val="99"/>
    <w:unhideWhenUsed/>
    <w:rsid w:val="001071D0"/>
    <w:pPr>
      <w:tabs>
        <w:tab w:val="center" w:pos="4513"/>
        <w:tab w:val="right" w:pos="9026"/>
      </w:tabs>
      <w:spacing w:after="0" w:line="240" w:lineRule="auto"/>
    </w:pPr>
  </w:style>
  <w:style w:type="character" w:customStyle="1" w:styleId="FooterChar">
    <w:name w:val="Footer Char"/>
    <w:link w:val="Footer"/>
    <w:uiPriority w:val="99"/>
    <w:locked/>
    <w:rsid w:val="001071D0"/>
    <w:rPr>
      <w:rFonts w:cs="Times New Roman"/>
    </w:rPr>
  </w:style>
  <w:style w:type="character" w:styleId="LineNumber">
    <w:name w:val="line number"/>
    <w:uiPriority w:val="99"/>
    <w:semiHidden/>
    <w:unhideWhenUsed/>
    <w:rsid w:val="001071D0"/>
    <w:rPr>
      <w:rFonts w:cs="Times New Roman"/>
    </w:rPr>
  </w:style>
  <w:style w:type="character" w:customStyle="1" w:styleId="st1">
    <w:name w:val="st1"/>
    <w:rsid w:val="000A494A"/>
    <w:rPr>
      <w:rFonts w:cs="Times New Roman"/>
    </w:rPr>
  </w:style>
  <w:style w:type="paragraph" w:customStyle="1" w:styleId="EndNoteBibliographyTitle">
    <w:name w:val="EndNote Bibliography Title"/>
    <w:basedOn w:val="Normal"/>
    <w:rsid w:val="00055C86"/>
    <w:pPr>
      <w:spacing w:after="0"/>
      <w:jc w:val="center"/>
    </w:pPr>
    <w:rPr>
      <w:rFonts w:cs="Calibri"/>
      <w:lang w:val="en-US"/>
    </w:rPr>
  </w:style>
  <w:style w:type="paragraph" w:customStyle="1" w:styleId="EndNoteBibliography">
    <w:name w:val="EndNote Bibliography"/>
    <w:basedOn w:val="Normal"/>
    <w:rsid w:val="00055C86"/>
    <w:pPr>
      <w:spacing w:line="240" w:lineRule="auto"/>
    </w:pPr>
    <w:rPr>
      <w:rFonts w:cs="Calibri"/>
      <w:lang w:val="en-US"/>
    </w:rPr>
  </w:style>
  <w:style w:type="paragraph" w:customStyle="1" w:styleId="p1">
    <w:name w:val="p1"/>
    <w:basedOn w:val="Normal"/>
    <w:rsid w:val="00770EA8"/>
    <w:pPr>
      <w:spacing w:after="0" w:line="240" w:lineRule="auto"/>
    </w:pPr>
    <w:rPr>
      <w:rFonts w:ascii="Helvetica" w:hAnsi="Helvetica"/>
      <w:sz w:val="12"/>
      <w:szCs w:val="12"/>
      <w:lang w:val="en-GB" w:eastAsia="en-GB"/>
    </w:rPr>
  </w:style>
  <w:style w:type="paragraph" w:customStyle="1" w:styleId="p2">
    <w:name w:val="p2"/>
    <w:basedOn w:val="Normal"/>
    <w:rsid w:val="002064E1"/>
    <w:pPr>
      <w:spacing w:after="0" w:line="152" w:lineRule="atLeast"/>
      <w:jc w:val="both"/>
    </w:pPr>
    <w:rPr>
      <w:rFonts w:ascii="Times New Roman" w:hAnsi="Times New Roman"/>
      <w:sz w:val="15"/>
      <w:szCs w:val="15"/>
      <w:lang w:val="en-GB" w:eastAsia="en-GB"/>
    </w:rPr>
  </w:style>
  <w:style w:type="paragraph" w:styleId="DocumentMap">
    <w:name w:val="Document Map"/>
    <w:basedOn w:val="Normal"/>
    <w:link w:val="DocumentMapChar"/>
    <w:uiPriority w:val="99"/>
    <w:semiHidden/>
    <w:unhideWhenUsed/>
    <w:rsid w:val="00F432C8"/>
    <w:pPr>
      <w:spacing w:after="0" w:line="240" w:lineRule="auto"/>
    </w:pPr>
    <w:rPr>
      <w:rFonts w:ascii="Times New Roman" w:hAnsi="Times New Roman"/>
      <w:sz w:val="24"/>
      <w:szCs w:val="24"/>
    </w:rPr>
  </w:style>
  <w:style w:type="character" w:customStyle="1" w:styleId="DocumentMapChar">
    <w:name w:val="Document Map Char"/>
    <w:link w:val="DocumentMap"/>
    <w:uiPriority w:val="99"/>
    <w:semiHidden/>
    <w:locked/>
    <w:rsid w:val="00F432C8"/>
    <w:rPr>
      <w:rFonts w:ascii="Times New Roman" w:hAnsi="Times New Roman"/>
      <w:sz w:val="24"/>
    </w:rPr>
  </w:style>
  <w:style w:type="character" w:customStyle="1" w:styleId="gmail-normalitalic">
    <w:name w:val="gmail-normalitalic"/>
    <w:rsid w:val="00467F88"/>
    <w:rPr>
      <w:rFonts w:cs="Times New Roman"/>
    </w:rPr>
  </w:style>
  <w:style w:type="character" w:styleId="CommentReference">
    <w:name w:val="annotation reference"/>
    <w:uiPriority w:val="99"/>
    <w:semiHidden/>
    <w:unhideWhenUsed/>
    <w:rsid w:val="005E20B8"/>
    <w:rPr>
      <w:sz w:val="16"/>
    </w:rPr>
  </w:style>
  <w:style w:type="paragraph" w:styleId="CommentText">
    <w:name w:val="annotation text"/>
    <w:basedOn w:val="Normal"/>
    <w:link w:val="CommentTextChar"/>
    <w:uiPriority w:val="99"/>
    <w:unhideWhenUsed/>
    <w:rsid w:val="005E20B8"/>
    <w:pPr>
      <w:spacing w:line="240" w:lineRule="auto"/>
    </w:pPr>
    <w:rPr>
      <w:sz w:val="20"/>
      <w:szCs w:val="20"/>
    </w:rPr>
  </w:style>
  <w:style w:type="character" w:customStyle="1" w:styleId="CommentTextChar">
    <w:name w:val="Comment Text Char"/>
    <w:link w:val="CommentText"/>
    <w:uiPriority w:val="99"/>
    <w:locked/>
    <w:rsid w:val="005E20B8"/>
    <w:rPr>
      <w:sz w:val="20"/>
    </w:rPr>
  </w:style>
  <w:style w:type="paragraph" w:styleId="CommentSubject">
    <w:name w:val="annotation subject"/>
    <w:basedOn w:val="CommentText"/>
    <w:next w:val="CommentText"/>
    <w:link w:val="CommentSubjectChar"/>
    <w:uiPriority w:val="99"/>
    <w:semiHidden/>
    <w:unhideWhenUsed/>
    <w:rsid w:val="005E20B8"/>
    <w:rPr>
      <w:b/>
      <w:bCs/>
    </w:rPr>
  </w:style>
  <w:style w:type="character" w:customStyle="1" w:styleId="CommentSubjectChar">
    <w:name w:val="Comment Subject Char"/>
    <w:link w:val="CommentSubject"/>
    <w:uiPriority w:val="99"/>
    <w:semiHidden/>
    <w:locked/>
    <w:rsid w:val="005E20B8"/>
    <w:rPr>
      <w:b/>
      <w:sz w:val="20"/>
    </w:rPr>
  </w:style>
  <w:style w:type="paragraph" w:customStyle="1" w:styleId="Pa15">
    <w:name w:val="Pa15"/>
    <w:basedOn w:val="Default"/>
    <w:next w:val="Default"/>
    <w:uiPriority w:val="99"/>
    <w:rsid w:val="00833C7F"/>
    <w:pPr>
      <w:spacing w:line="171" w:lineRule="atLeast"/>
    </w:pPr>
    <w:rPr>
      <w:rFonts w:ascii="Shaker 2 Lancet Regular" w:hAnsi="Shaker 2 Lancet Regular" w:cs="Times New Roman"/>
      <w:color w:val="auto"/>
      <w:lang w:eastAsia="en-SG"/>
    </w:rPr>
  </w:style>
  <w:style w:type="paragraph" w:customStyle="1" w:styleId="Pa1">
    <w:name w:val="Pa1"/>
    <w:basedOn w:val="Default"/>
    <w:next w:val="Default"/>
    <w:uiPriority w:val="99"/>
    <w:rsid w:val="00833C7F"/>
    <w:pPr>
      <w:spacing w:line="241" w:lineRule="atLeast"/>
    </w:pPr>
    <w:rPr>
      <w:rFonts w:ascii="Shaker 2 Lancet Regular" w:hAnsi="Shaker 2 Lancet Regular" w:cs="Times New Roman"/>
      <w:color w:val="auto"/>
      <w:lang w:eastAsia="en-SG"/>
    </w:rPr>
  </w:style>
  <w:style w:type="character" w:customStyle="1" w:styleId="A4">
    <w:name w:val="A4"/>
    <w:uiPriority w:val="99"/>
    <w:rsid w:val="00833C7F"/>
    <w:rPr>
      <w:rFonts w:cs="Shaker 2 Lancet Regular"/>
      <w:i/>
      <w:iCs/>
      <w:color w:val="000000"/>
      <w:sz w:val="16"/>
      <w:szCs w:val="16"/>
    </w:rPr>
  </w:style>
  <w:style w:type="paragraph" w:styleId="ListParagraph">
    <w:name w:val="List Paragraph"/>
    <w:basedOn w:val="Normal"/>
    <w:uiPriority w:val="34"/>
    <w:qFormat/>
    <w:rsid w:val="00CE4217"/>
    <w:pPr>
      <w:ind w:left="720"/>
      <w:contextualSpacing/>
    </w:pPr>
    <w:rPr>
      <w:rFonts w:eastAsia="Calibri"/>
    </w:rPr>
  </w:style>
  <w:style w:type="character" w:customStyle="1" w:styleId="UnresolvedMention1">
    <w:name w:val="Unresolved Mention1"/>
    <w:basedOn w:val="DefaultParagraphFont"/>
    <w:uiPriority w:val="99"/>
    <w:semiHidden/>
    <w:unhideWhenUsed/>
    <w:rsid w:val="00DE473E"/>
    <w:rPr>
      <w:color w:val="808080"/>
      <w:shd w:val="clear" w:color="auto" w:fill="E6E6E6"/>
    </w:rPr>
  </w:style>
  <w:style w:type="character" w:customStyle="1" w:styleId="UnresolvedMention2">
    <w:name w:val="Unresolved Mention2"/>
    <w:basedOn w:val="DefaultParagraphFont"/>
    <w:uiPriority w:val="99"/>
    <w:semiHidden/>
    <w:unhideWhenUsed/>
    <w:rsid w:val="00AA6D14"/>
    <w:rPr>
      <w:color w:val="808080"/>
      <w:shd w:val="clear" w:color="auto" w:fill="E6E6E6"/>
    </w:rPr>
  </w:style>
  <w:style w:type="character" w:customStyle="1" w:styleId="UnresolvedMention3">
    <w:name w:val="Unresolved Mention3"/>
    <w:basedOn w:val="DefaultParagraphFont"/>
    <w:uiPriority w:val="99"/>
    <w:semiHidden/>
    <w:unhideWhenUsed/>
    <w:rsid w:val="00B0778E"/>
    <w:rPr>
      <w:color w:val="808080"/>
      <w:shd w:val="clear" w:color="auto" w:fill="E6E6E6"/>
    </w:rPr>
  </w:style>
  <w:style w:type="table" w:customStyle="1" w:styleId="TableGrid2">
    <w:name w:val="Table Grid2"/>
    <w:basedOn w:val="TableNormal"/>
    <w:next w:val="TableGrid"/>
    <w:uiPriority w:val="39"/>
    <w:rsid w:val="00E51DCB"/>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1877AC"/>
    <w:pPr>
      <w:spacing w:after="0" w:line="240" w:lineRule="auto"/>
    </w:pPr>
    <w:rPr>
      <w:sz w:val="22"/>
      <w:szCs w:val="22"/>
      <w:lang w:eastAsia="en-US"/>
    </w:rPr>
  </w:style>
  <w:style w:type="character" w:customStyle="1" w:styleId="fontstyle01">
    <w:name w:val="fontstyle01"/>
    <w:basedOn w:val="DefaultParagraphFont"/>
    <w:rsid w:val="009D09DE"/>
    <w:rPr>
      <w:rFonts w:ascii="MetaPro-Book" w:hAnsi="MetaPro-Book" w:hint="default"/>
      <w:b w:val="0"/>
      <w:bCs w:val="0"/>
      <w:i w:val="0"/>
      <w:iCs w:val="0"/>
      <w:color w:val="6E6E70"/>
      <w:sz w:val="14"/>
      <w:szCs w:val="14"/>
    </w:rPr>
  </w:style>
  <w:style w:type="character" w:customStyle="1" w:styleId="UnresolvedMention4">
    <w:name w:val="Unresolved Mention4"/>
    <w:basedOn w:val="DefaultParagraphFont"/>
    <w:uiPriority w:val="99"/>
    <w:semiHidden/>
    <w:unhideWhenUsed/>
    <w:rsid w:val="004D35F4"/>
    <w:rPr>
      <w:color w:val="605E5C"/>
      <w:shd w:val="clear" w:color="auto" w:fill="E1DFDD"/>
    </w:rPr>
  </w:style>
  <w:style w:type="character" w:customStyle="1" w:styleId="UnresolvedMention5">
    <w:name w:val="Unresolved Mention5"/>
    <w:basedOn w:val="DefaultParagraphFont"/>
    <w:uiPriority w:val="99"/>
    <w:semiHidden/>
    <w:unhideWhenUsed/>
    <w:rsid w:val="00CC5A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34708">
      <w:bodyDiv w:val="1"/>
      <w:marLeft w:val="0"/>
      <w:marRight w:val="0"/>
      <w:marTop w:val="0"/>
      <w:marBottom w:val="0"/>
      <w:divBdr>
        <w:top w:val="none" w:sz="0" w:space="0" w:color="auto"/>
        <w:left w:val="none" w:sz="0" w:space="0" w:color="auto"/>
        <w:bottom w:val="none" w:sz="0" w:space="0" w:color="auto"/>
        <w:right w:val="none" w:sz="0" w:space="0" w:color="auto"/>
      </w:divBdr>
    </w:div>
    <w:div w:id="117182631">
      <w:bodyDiv w:val="1"/>
      <w:marLeft w:val="0"/>
      <w:marRight w:val="0"/>
      <w:marTop w:val="0"/>
      <w:marBottom w:val="0"/>
      <w:divBdr>
        <w:top w:val="none" w:sz="0" w:space="0" w:color="auto"/>
        <w:left w:val="none" w:sz="0" w:space="0" w:color="auto"/>
        <w:bottom w:val="none" w:sz="0" w:space="0" w:color="auto"/>
        <w:right w:val="none" w:sz="0" w:space="0" w:color="auto"/>
      </w:divBdr>
      <w:divsChild>
        <w:div w:id="11798566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87472762">
              <w:marLeft w:val="0"/>
              <w:marRight w:val="0"/>
              <w:marTop w:val="0"/>
              <w:marBottom w:val="0"/>
              <w:divBdr>
                <w:top w:val="none" w:sz="0" w:space="0" w:color="auto"/>
                <w:left w:val="none" w:sz="0" w:space="0" w:color="auto"/>
                <w:bottom w:val="none" w:sz="0" w:space="0" w:color="auto"/>
                <w:right w:val="none" w:sz="0" w:space="0" w:color="auto"/>
              </w:divBdr>
              <w:divsChild>
                <w:div w:id="1009408258">
                  <w:marLeft w:val="0"/>
                  <w:marRight w:val="0"/>
                  <w:marTop w:val="0"/>
                  <w:marBottom w:val="0"/>
                  <w:divBdr>
                    <w:top w:val="none" w:sz="0" w:space="0" w:color="auto"/>
                    <w:left w:val="none" w:sz="0" w:space="0" w:color="auto"/>
                    <w:bottom w:val="none" w:sz="0" w:space="0" w:color="auto"/>
                    <w:right w:val="none" w:sz="0" w:space="0" w:color="auto"/>
                  </w:divBdr>
                  <w:divsChild>
                    <w:div w:id="1294023604">
                      <w:marLeft w:val="0"/>
                      <w:marRight w:val="0"/>
                      <w:marTop w:val="0"/>
                      <w:marBottom w:val="0"/>
                      <w:divBdr>
                        <w:top w:val="none" w:sz="0" w:space="0" w:color="auto"/>
                        <w:left w:val="none" w:sz="0" w:space="0" w:color="auto"/>
                        <w:bottom w:val="none" w:sz="0" w:space="0" w:color="auto"/>
                        <w:right w:val="none" w:sz="0" w:space="0" w:color="auto"/>
                      </w:divBdr>
                    </w:div>
                    <w:div w:id="1431509699">
                      <w:marLeft w:val="0"/>
                      <w:marRight w:val="0"/>
                      <w:marTop w:val="0"/>
                      <w:marBottom w:val="0"/>
                      <w:divBdr>
                        <w:top w:val="none" w:sz="0" w:space="0" w:color="auto"/>
                        <w:left w:val="none" w:sz="0" w:space="0" w:color="auto"/>
                        <w:bottom w:val="none" w:sz="0" w:space="0" w:color="auto"/>
                        <w:right w:val="none" w:sz="0" w:space="0" w:color="auto"/>
                      </w:divBdr>
                    </w:div>
                    <w:div w:id="1873491027">
                      <w:marLeft w:val="0"/>
                      <w:marRight w:val="0"/>
                      <w:marTop w:val="0"/>
                      <w:marBottom w:val="0"/>
                      <w:divBdr>
                        <w:top w:val="none" w:sz="0" w:space="0" w:color="auto"/>
                        <w:left w:val="none" w:sz="0" w:space="0" w:color="auto"/>
                        <w:bottom w:val="none" w:sz="0" w:space="0" w:color="auto"/>
                        <w:right w:val="none" w:sz="0" w:space="0" w:color="auto"/>
                      </w:divBdr>
                    </w:div>
                    <w:div w:id="1900944040">
                      <w:marLeft w:val="0"/>
                      <w:marRight w:val="0"/>
                      <w:marTop w:val="0"/>
                      <w:marBottom w:val="0"/>
                      <w:divBdr>
                        <w:top w:val="none" w:sz="0" w:space="0" w:color="auto"/>
                        <w:left w:val="none" w:sz="0" w:space="0" w:color="auto"/>
                        <w:bottom w:val="none" w:sz="0" w:space="0" w:color="auto"/>
                        <w:right w:val="none" w:sz="0" w:space="0" w:color="auto"/>
                      </w:divBdr>
                    </w:div>
                    <w:div w:id="194533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486049">
      <w:bodyDiv w:val="1"/>
      <w:marLeft w:val="0"/>
      <w:marRight w:val="0"/>
      <w:marTop w:val="0"/>
      <w:marBottom w:val="0"/>
      <w:divBdr>
        <w:top w:val="none" w:sz="0" w:space="0" w:color="auto"/>
        <w:left w:val="none" w:sz="0" w:space="0" w:color="auto"/>
        <w:bottom w:val="none" w:sz="0" w:space="0" w:color="auto"/>
        <w:right w:val="none" w:sz="0" w:space="0" w:color="auto"/>
      </w:divBdr>
    </w:div>
    <w:div w:id="284242221">
      <w:bodyDiv w:val="1"/>
      <w:marLeft w:val="0"/>
      <w:marRight w:val="0"/>
      <w:marTop w:val="0"/>
      <w:marBottom w:val="0"/>
      <w:divBdr>
        <w:top w:val="none" w:sz="0" w:space="0" w:color="auto"/>
        <w:left w:val="none" w:sz="0" w:space="0" w:color="auto"/>
        <w:bottom w:val="none" w:sz="0" w:space="0" w:color="auto"/>
        <w:right w:val="none" w:sz="0" w:space="0" w:color="auto"/>
      </w:divBdr>
    </w:div>
    <w:div w:id="345255401">
      <w:bodyDiv w:val="1"/>
      <w:marLeft w:val="0"/>
      <w:marRight w:val="0"/>
      <w:marTop w:val="0"/>
      <w:marBottom w:val="0"/>
      <w:divBdr>
        <w:top w:val="none" w:sz="0" w:space="0" w:color="auto"/>
        <w:left w:val="none" w:sz="0" w:space="0" w:color="auto"/>
        <w:bottom w:val="none" w:sz="0" w:space="0" w:color="auto"/>
        <w:right w:val="none" w:sz="0" w:space="0" w:color="auto"/>
      </w:divBdr>
    </w:div>
    <w:div w:id="416905979">
      <w:bodyDiv w:val="1"/>
      <w:marLeft w:val="0"/>
      <w:marRight w:val="0"/>
      <w:marTop w:val="0"/>
      <w:marBottom w:val="0"/>
      <w:divBdr>
        <w:top w:val="none" w:sz="0" w:space="0" w:color="auto"/>
        <w:left w:val="none" w:sz="0" w:space="0" w:color="auto"/>
        <w:bottom w:val="none" w:sz="0" w:space="0" w:color="auto"/>
        <w:right w:val="none" w:sz="0" w:space="0" w:color="auto"/>
      </w:divBdr>
      <w:divsChild>
        <w:div w:id="1297297018">
          <w:marLeft w:val="0"/>
          <w:marRight w:val="0"/>
          <w:marTop w:val="0"/>
          <w:marBottom w:val="0"/>
          <w:divBdr>
            <w:top w:val="none" w:sz="0" w:space="0" w:color="auto"/>
            <w:left w:val="none" w:sz="0" w:space="0" w:color="auto"/>
            <w:bottom w:val="none" w:sz="0" w:space="0" w:color="auto"/>
            <w:right w:val="none" w:sz="0" w:space="0" w:color="auto"/>
          </w:divBdr>
          <w:divsChild>
            <w:div w:id="1985115880">
              <w:marLeft w:val="0"/>
              <w:marRight w:val="0"/>
              <w:marTop w:val="0"/>
              <w:marBottom w:val="0"/>
              <w:divBdr>
                <w:top w:val="none" w:sz="0" w:space="0" w:color="auto"/>
                <w:left w:val="none" w:sz="0" w:space="0" w:color="auto"/>
                <w:bottom w:val="none" w:sz="0" w:space="0" w:color="auto"/>
                <w:right w:val="none" w:sz="0" w:space="0" w:color="auto"/>
              </w:divBdr>
              <w:divsChild>
                <w:div w:id="1103723098">
                  <w:marLeft w:val="0"/>
                  <w:marRight w:val="0"/>
                  <w:marTop w:val="0"/>
                  <w:marBottom w:val="0"/>
                  <w:divBdr>
                    <w:top w:val="none" w:sz="0" w:space="0" w:color="auto"/>
                    <w:left w:val="none" w:sz="0" w:space="0" w:color="auto"/>
                    <w:bottom w:val="none" w:sz="0" w:space="0" w:color="auto"/>
                    <w:right w:val="none" w:sz="0" w:space="0" w:color="auto"/>
                  </w:divBdr>
                  <w:divsChild>
                    <w:div w:id="14229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6462965">
      <w:bodyDiv w:val="1"/>
      <w:marLeft w:val="0"/>
      <w:marRight w:val="0"/>
      <w:marTop w:val="0"/>
      <w:marBottom w:val="0"/>
      <w:divBdr>
        <w:top w:val="none" w:sz="0" w:space="0" w:color="auto"/>
        <w:left w:val="none" w:sz="0" w:space="0" w:color="auto"/>
        <w:bottom w:val="none" w:sz="0" w:space="0" w:color="auto"/>
        <w:right w:val="none" w:sz="0" w:space="0" w:color="auto"/>
      </w:divBdr>
    </w:div>
    <w:div w:id="540899437">
      <w:bodyDiv w:val="1"/>
      <w:marLeft w:val="0"/>
      <w:marRight w:val="0"/>
      <w:marTop w:val="0"/>
      <w:marBottom w:val="0"/>
      <w:divBdr>
        <w:top w:val="none" w:sz="0" w:space="0" w:color="auto"/>
        <w:left w:val="none" w:sz="0" w:space="0" w:color="auto"/>
        <w:bottom w:val="none" w:sz="0" w:space="0" w:color="auto"/>
        <w:right w:val="none" w:sz="0" w:space="0" w:color="auto"/>
      </w:divBdr>
    </w:div>
    <w:div w:id="766266755">
      <w:bodyDiv w:val="1"/>
      <w:marLeft w:val="0"/>
      <w:marRight w:val="0"/>
      <w:marTop w:val="0"/>
      <w:marBottom w:val="0"/>
      <w:divBdr>
        <w:top w:val="none" w:sz="0" w:space="0" w:color="auto"/>
        <w:left w:val="none" w:sz="0" w:space="0" w:color="auto"/>
        <w:bottom w:val="none" w:sz="0" w:space="0" w:color="auto"/>
        <w:right w:val="none" w:sz="0" w:space="0" w:color="auto"/>
      </w:divBdr>
    </w:div>
    <w:div w:id="783888703">
      <w:bodyDiv w:val="1"/>
      <w:marLeft w:val="0"/>
      <w:marRight w:val="0"/>
      <w:marTop w:val="0"/>
      <w:marBottom w:val="0"/>
      <w:divBdr>
        <w:top w:val="none" w:sz="0" w:space="0" w:color="auto"/>
        <w:left w:val="none" w:sz="0" w:space="0" w:color="auto"/>
        <w:bottom w:val="none" w:sz="0" w:space="0" w:color="auto"/>
        <w:right w:val="none" w:sz="0" w:space="0" w:color="auto"/>
      </w:divBdr>
      <w:divsChild>
        <w:div w:id="20984824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11268576">
              <w:marLeft w:val="0"/>
              <w:marRight w:val="0"/>
              <w:marTop w:val="0"/>
              <w:marBottom w:val="0"/>
              <w:divBdr>
                <w:top w:val="none" w:sz="0" w:space="0" w:color="auto"/>
                <w:left w:val="none" w:sz="0" w:space="0" w:color="auto"/>
                <w:bottom w:val="none" w:sz="0" w:space="0" w:color="auto"/>
                <w:right w:val="none" w:sz="0" w:space="0" w:color="auto"/>
              </w:divBdr>
              <w:divsChild>
                <w:div w:id="910650698">
                  <w:marLeft w:val="0"/>
                  <w:marRight w:val="0"/>
                  <w:marTop w:val="0"/>
                  <w:marBottom w:val="0"/>
                  <w:divBdr>
                    <w:top w:val="none" w:sz="0" w:space="0" w:color="auto"/>
                    <w:left w:val="none" w:sz="0" w:space="0" w:color="auto"/>
                    <w:bottom w:val="none" w:sz="0" w:space="0" w:color="auto"/>
                    <w:right w:val="none" w:sz="0" w:space="0" w:color="auto"/>
                  </w:divBdr>
                  <w:divsChild>
                    <w:div w:id="95841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952497">
      <w:bodyDiv w:val="1"/>
      <w:marLeft w:val="0"/>
      <w:marRight w:val="0"/>
      <w:marTop w:val="0"/>
      <w:marBottom w:val="0"/>
      <w:divBdr>
        <w:top w:val="none" w:sz="0" w:space="0" w:color="auto"/>
        <w:left w:val="none" w:sz="0" w:space="0" w:color="auto"/>
        <w:bottom w:val="none" w:sz="0" w:space="0" w:color="auto"/>
        <w:right w:val="none" w:sz="0" w:space="0" w:color="auto"/>
      </w:divBdr>
    </w:div>
    <w:div w:id="1147042629">
      <w:bodyDiv w:val="1"/>
      <w:marLeft w:val="0"/>
      <w:marRight w:val="0"/>
      <w:marTop w:val="0"/>
      <w:marBottom w:val="0"/>
      <w:divBdr>
        <w:top w:val="none" w:sz="0" w:space="0" w:color="auto"/>
        <w:left w:val="none" w:sz="0" w:space="0" w:color="auto"/>
        <w:bottom w:val="none" w:sz="0" w:space="0" w:color="auto"/>
        <w:right w:val="none" w:sz="0" w:space="0" w:color="auto"/>
      </w:divBdr>
    </w:div>
    <w:div w:id="1156186725">
      <w:bodyDiv w:val="1"/>
      <w:marLeft w:val="0"/>
      <w:marRight w:val="0"/>
      <w:marTop w:val="0"/>
      <w:marBottom w:val="0"/>
      <w:divBdr>
        <w:top w:val="none" w:sz="0" w:space="0" w:color="auto"/>
        <w:left w:val="none" w:sz="0" w:space="0" w:color="auto"/>
        <w:bottom w:val="none" w:sz="0" w:space="0" w:color="auto"/>
        <w:right w:val="none" w:sz="0" w:space="0" w:color="auto"/>
      </w:divBdr>
    </w:div>
    <w:div w:id="1234319643">
      <w:bodyDiv w:val="1"/>
      <w:marLeft w:val="0"/>
      <w:marRight w:val="0"/>
      <w:marTop w:val="0"/>
      <w:marBottom w:val="0"/>
      <w:divBdr>
        <w:top w:val="none" w:sz="0" w:space="0" w:color="auto"/>
        <w:left w:val="none" w:sz="0" w:space="0" w:color="auto"/>
        <w:bottom w:val="none" w:sz="0" w:space="0" w:color="auto"/>
        <w:right w:val="none" w:sz="0" w:space="0" w:color="auto"/>
      </w:divBdr>
    </w:div>
    <w:div w:id="1288707754">
      <w:bodyDiv w:val="1"/>
      <w:marLeft w:val="0"/>
      <w:marRight w:val="0"/>
      <w:marTop w:val="0"/>
      <w:marBottom w:val="0"/>
      <w:divBdr>
        <w:top w:val="none" w:sz="0" w:space="0" w:color="auto"/>
        <w:left w:val="none" w:sz="0" w:space="0" w:color="auto"/>
        <w:bottom w:val="none" w:sz="0" w:space="0" w:color="auto"/>
        <w:right w:val="none" w:sz="0" w:space="0" w:color="auto"/>
      </w:divBdr>
    </w:div>
    <w:div w:id="1376001537">
      <w:bodyDiv w:val="1"/>
      <w:marLeft w:val="0"/>
      <w:marRight w:val="0"/>
      <w:marTop w:val="0"/>
      <w:marBottom w:val="0"/>
      <w:divBdr>
        <w:top w:val="none" w:sz="0" w:space="0" w:color="auto"/>
        <w:left w:val="none" w:sz="0" w:space="0" w:color="auto"/>
        <w:bottom w:val="none" w:sz="0" w:space="0" w:color="auto"/>
        <w:right w:val="none" w:sz="0" w:space="0" w:color="auto"/>
      </w:divBdr>
    </w:div>
    <w:div w:id="1411587297">
      <w:marLeft w:val="0"/>
      <w:marRight w:val="0"/>
      <w:marTop w:val="0"/>
      <w:marBottom w:val="0"/>
      <w:divBdr>
        <w:top w:val="none" w:sz="0" w:space="0" w:color="auto"/>
        <w:left w:val="none" w:sz="0" w:space="0" w:color="auto"/>
        <w:bottom w:val="none" w:sz="0" w:space="0" w:color="auto"/>
        <w:right w:val="none" w:sz="0" w:space="0" w:color="auto"/>
      </w:divBdr>
    </w:div>
    <w:div w:id="1411587298">
      <w:marLeft w:val="0"/>
      <w:marRight w:val="0"/>
      <w:marTop w:val="0"/>
      <w:marBottom w:val="0"/>
      <w:divBdr>
        <w:top w:val="none" w:sz="0" w:space="0" w:color="auto"/>
        <w:left w:val="none" w:sz="0" w:space="0" w:color="auto"/>
        <w:bottom w:val="none" w:sz="0" w:space="0" w:color="auto"/>
        <w:right w:val="none" w:sz="0" w:space="0" w:color="auto"/>
      </w:divBdr>
    </w:div>
    <w:div w:id="1411587299">
      <w:marLeft w:val="0"/>
      <w:marRight w:val="0"/>
      <w:marTop w:val="0"/>
      <w:marBottom w:val="0"/>
      <w:divBdr>
        <w:top w:val="none" w:sz="0" w:space="0" w:color="auto"/>
        <w:left w:val="none" w:sz="0" w:space="0" w:color="auto"/>
        <w:bottom w:val="none" w:sz="0" w:space="0" w:color="auto"/>
        <w:right w:val="none" w:sz="0" w:space="0" w:color="auto"/>
      </w:divBdr>
    </w:div>
    <w:div w:id="1411587300">
      <w:marLeft w:val="0"/>
      <w:marRight w:val="0"/>
      <w:marTop w:val="0"/>
      <w:marBottom w:val="0"/>
      <w:divBdr>
        <w:top w:val="none" w:sz="0" w:space="0" w:color="auto"/>
        <w:left w:val="none" w:sz="0" w:space="0" w:color="auto"/>
        <w:bottom w:val="none" w:sz="0" w:space="0" w:color="auto"/>
        <w:right w:val="none" w:sz="0" w:space="0" w:color="auto"/>
      </w:divBdr>
    </w:div>
    <w:div w:id="1411587301">
      <w:marLeft w:val="0"/>
      <w:marRight w:val="0"/>
      <w:marTop w:val="0"/>
      <w:marBottom w:val="0"/>
      <w:divBdr>
        <w:top w:val="none" w:sz="0" w:space="0" w:color="auto"/>
        <w:left w:val="none" w:sz="0" w:space="0" w:color="auto"/>
        <w:bottom w:val="none" w:sz="0" w:space="0" w:color="auto"/>
        <w:right w:val="none" w:sz="0" w:space="0" w:color="auto"/>
      </w:divBdr>
    </w:div>
    <w:div w:id="1411587302">
      <w:marLeft w:val="0"/>
      <w:marRight w:val="0"/>
      <w:marTop w:val="0"/>
      <w:marBottom w:val="0"/>
      <w:divBdr>
        <w:top w:val="none" w:sz="0" w:space="0" w:color="auto"/>
        <w:left w:val="none" w:sz="0" w:space="0" w:color="auto"/>
        <w:bottom w:val="none" w:sz="0" w:space="0" w:color="auto"/>
        <w:right w:val="none" w:sz="0" w:space="0" w:color="auto"/>
      </w:divBdr>
    </w:div>
    <w:div w:id="1411587303">
      <w:marLeft w:val="0"/>
      <w:marRight w:val="0"/>
      <w:marTop w:val="0"/>
      <w:marBottom w:val="0"/>
      <w:divBdr>
        <w:top w:val="none" w:sz="0" w:space="0" w:color="auto"/>
        <w:left w:val="none" w:sz="0" w:space="0" w:color="auto"/>
        <w:bottom w:val="none" w:sz="0" w:space="0" w:color="auto"/>
        <w:right w:val="none" w:sz="0" w:space="0" w:color="auto"/>
      </w:divBdr>
    </w:div>
    <w:div w:id="1411587304">
      <w:marLeft w:val="0"/>
      <w:marRight w:val="0"/>
      <w:marTop w:val="0"/>
      <w:marBottom w:val="0"/>
      <w:divBdr>
        <w:top w:val="none" w:sz="0" w:space="0" w:color="auto"/>
        <w:left w:val="none" w:sz="0" w:space="0" w:color="auto"/>
        <w:bottom w:val="none" w:sz="0" w:space="0" w:color="auto"/>
        <w:right w:val="none" w:sz="0" w:space="0" w:color="auto"/>
      </w:divBdr>
    </w:div>
    <w:div w:id="1411587305">
      <w:marLeft w:val="0"/>
      <w:marRight w:val="0"/>
      <w:marTop w:val="0"/>
      <w:marBottom w:val="0"/>
      <w:divBdr>
        <w:top w:val="none" w:sz="0" w:space="0" w:color="auto"/>
        <w:left w:val="none" w:sz="0" w:space="0" w:color="auto"/>
        <w:bottom w:val="none" w:sz="0" w:space="0" w:color="auto"/>
        <w:right w:val="none" w:sz="0" w:space="0" w:color="auto"/>
      </w:divBdr>
    </w:div>
    <w:div w:id="1411587306">
      <w:marLeft w:val="0"/>
      <w:marRight w:val="0"/>
      <w:marTop w:val="0"/>
      <w:marBottom w:val="0"/>
      <w:divBdr>
        <w:top w:val="none" w:sz="0" w:space="0" w:color="auto"/>
        <w:left w:val="none" w:sz="0" w:space="0" w:color="auto"/>
        <w:bottom w:val="none" w:sz="0" w:space="0" w:color="auto"/>
        <w:right w:val="none" w:sz="0" w:space="0" w:color="auto"/>
      </w:divBdr>
    </w:div>
    <w:div w:id="1411587307">
      <w:marLeft w:val="0"/>
      <w:marRight w:val="0"/>
      <w:marTop w:val="0"/>
      <w:marBottom w:val="0"/>
      <w:divBdr>
        <w:top w:val="none" w:sz="0" w:space="0" w:color="auto"/>
        <w:left w:val="none" w:sz="0" w:space="0" w:color="auto"/>
        <w:bottom w:val="none" w:sz="0" w:space="0" w:color="auto"/>
        <w:right w:val="none" w:sz="0" w:space="0" w:color="auto"/>
      </w:divBdr>
    </w:div>
    <w:div w:id="1411587308">
      <w:marLeft w:val="0"/>
      <w:marRight w:val="0"/>
      <w:marTop w:val="0"/>
      <w:marBottom w:val="0"/>
      <w:divBdr>
        <w:top w:val="none" w:sz="0" w:space="0" w:color="auto"/>
        <w:left w:val="none" w:sz="0" w:space="0" w:color="auto"/>
        <w:bottom w:val="none" w:sz="0" w:space="0" w:color="auto"/>
        <w:right w:val="none" w:sz="0" w:space="0" w:color="auto"/>
      </w:divBdr>
    </w:div>
    <w:div w:id="1411587309">
      <w:marLeft w:val="0"/>
      <w:marRight w:val="0"/>
      <w:marTop w:val="0"/>
      <w:marBottom w:val="0"/>
      <w:divBdr>
        <w:top w:val="none" w:sz="0" w:space="0" w:color="auto"/>
        <w:left w:val="none" w:sz="0" w:space="0" w:color="auto"/>
        <w:bottom w:val="none" w:sz="0" w:space="0" w:color="auto"/>
        <w:right w:val="none" w:sz="0" w:space="0" w:color="auto"/>
      </w:divBdr>
    </w:div>
    <w:div w:id="1411587310">
      <w:marLeft w:val="0"/>
      <w:marRight w:val="0"/>
      <w:marTop w:val="0"/>
      <w:marBottom w:val="0"/>
      <w:divBdr>
        <w:top w:val="none" w:sz="0" w:space="0" w:color="auto"/>
        <w:left w:val="none" w:sz="0" w:space="0" w:color="auto"/>
        <w:bottom w:val="none" w:sz="0" w:space="0" w:color="auto"/>
        <w:right w:val="none" w:sz="0" w:space="0" w:color="auto"/>
      </w:divBdr>
    </w:div>
    <w:div w:id="1411587311">
      <w:marLeft w:val="0"/>
      <w:marRight w:val="0"/>
      <w:marTop w:val="0"/>
      <w:marBottom w:val="0"/>
      <w:divBdr>
        <w:top w:val="none" w:sz="0" w:space="0" w:color="auto"/>
        <w:left w:val="none" w:sz="0" w:space="0" w:color="auto"/>
        <w:bottom w:val="none" w:sz="0" w:space="0" w:color="auto"/>
        <w:right w:val="none" w:sz="0" w:space="0" w:color="auto"/>
      </w:divBdr>
    </w:div>
    <w:div w:id="1411587312">
      <w:marLeft w:val="0"/>
      <w:marRight w:val="0"/>
      <w:marTop w:val="0"/>
      <w:marBottom w:val="0"/>
      <w:divBdr>
        <w:top w:val="none" w:sz="0" w:space="0" w:color="auto"/>
        <w:left w:val="none" w:sz="0" w:space="0" w:color="auto"/>
        <w:bottom w:val="none" w:sz="0" w:space="0" w:color="auto"/>
        <w:right w:val="none" w:sz="0" w:space="0" w:color="auto"/>
      </w:divBdr>
    </w:div>
    <w:div w:id="1411587313">
      <w:marLeft w:val="0"/>
      <w:marRight w:val="0"/>
      <w:marTop w:val="0"/>
      <w:marBottom w:val="0"/>
      <w:divBdr>
        <w:top w:val="none" w:sz="0" w:space="0" w:color="auto"/>
        <w:left w:val="none" w:sz="0" w:space="0" w:color="auto"/>
        <w:bottom w:val="none" w:sz="0" w:space="0" w:color="auto"/>
        <w:right w:val="none" w:sz="0" w:space="0" w:color="auto"/>
      </w:divBdr>
    </w:div>
    <w:div w:id="1411587314">
      <w:marLeft w:val="0"/>
      <w:marRight w:val="0"/>
      <w:marTop w:val="0"/>
      <w:marBottom w:val="0"/>
      <w:divBdr>
        <w:top w:val="none" w:sz="0" w:space="0" w:color="auto"/>
        <w:left w:val="none" w:sz="0" w:space="0" w:color="auto"/>
        <w:bottom w:val="none" w:sz="0" w:space="0" w:color="auto"/>
        <w:right w:val="none" w:sz="0" w:space="0" w:color="auto"/>
      </w:divBdr>
    </w:div>
    <w:div w:id="1411587315">
      <w:marLeft w:val="0"/>
      <w:marRight w:val="0"/>
      <w:marTop w:val="0"/>
      <w:marBottom w:val="0"/>
      <w:divBdr>
        <w:top w:val="none" w:sz="0" w:space="0" w:color="auto"/>
        <w:left w:val="none" w:sz="0" w:space="0" w:color="auto"/>
        <w:bottom w:val="none" w:sz="0" w:space="0" w:color="auto"/>
        <w:right w:val="none" w:sz="0" w:space="0" w:color="auto"/>
      </w:divBdr>
    </w:div>
    <w:div w:id="1411587316">
      <w:marLeft w:val="0"/>
      <w:marRight w:val="0"/>
      <w:marTop w:val="0"/>
      <w:marBottom w:val="0"/>
      <w:divBdr>
        <w:top w:val="none" w:sz="0" w:space="0" w:color="auto"/>
        <w:left w:val="none" w:sz="0" w:space="0" w:color="auto"/>
        <w:bottom w:val="none" w:sz="0" w:space="0" w:color="auto"/>
        <w:right w:val="none" w:sz="0" w:space="0" w:color="auto"/>
      </w:divBdr>
    </w:div>
    <w:div w:id="1411587317">
      <w:marLeft w:val="0"/>
      <w:marRight w:val="0"/>
      <w:marTop w:val="0"/>
      <w:marBottom w:val="0"/>
      <w:divBdr>
        <w:top w:val="none" w:sz="0" w:space="0" w:color="auto"/>
        <w:left w:val="none" w:sz="0" w:space="0" w:color="auto"/>
        <w:bottom w:val="none" w:sz="0" w:space="0" w:color="auto"/>
        <w:right w:val="none" w:sz="0" w:space="0" w:color="auto"/>
      </w:divBdr>
    </w:div>
    <w:div w:id="1411587318">
      <w:marLeft w:val="0"/>
      <w:marRight w:val="0"/>
      <w:marTop w:val="0"/>
      <w:marBottom w:val="0"/>
      <w:divBdr>
        <w:top w:val="none" w:sz="0" w:space="0" w:color="auto"/>
        <w:left w:val="none" w:sz="0" w:space="0" w:color="auto"/>
        <w:bottom w:val="none" w:sz="0" w:space="0" w:color="auto"/>
        <w:right w:val="none" w:sz="0" w:space="0" w:color="auto"/>
      </w:divBdr>
    </w:div>
    <w:div w:id="1411587319">
      <w:marLeft w:val="0"/>
      <w:marRight w:val="0"/>
      <w:marTop w:val="0"/>
      <w:marBottom w:val="0"/>
      <w:divBdr>
        <w:top w:val="none" w:sz="0" w:space="0" w:color="auto"/>
        <w:left w:val="none" w:sz="0" w:space="0" w:color="auto"/>
        <w:bottom w:val="none" w:sz="0" w:space="0" w:color="auto"/>
        <w:right w:val="none" w:sz="0" w:space="0" w:color="auto"/>
      </w:divBdr>
    </w:div>
    <w:div w:id="1411587320">
      <w:marLeft w:val="0"/>
      <w:marRight w:val="0"/>
      <w:marTop w:val="0"/>
      <w:marBottom w:val="0"/>
      <w:divBdr>
        <w:top w:val="none" w:sz="0" w:space="0" w:color="auto"/>
        <w:left w:val="none" w:sz="0" w:space="0" w:color="auto"/>
        <w:bottom w:val="none" w:sz="0" w:space="0" w:color="auto"/>
        <w:right w:val="none" w:sz="0" w:space="0" w:color="auto"/>
      </w:divBdr>
    </w:div>
    <w:div w:id="1411587321">
      <w:marLeft w:val="0"/>
      <w:marRight w:val="0"/>
      <w:marTop w:val="0"/>
      <w:marBottom w:val="0"/>
      <w:divBdr>
        <w:top w:val="none" w:sz="0" w:space="0" w:color="auto"/>
        <w:left w:val="none" w:sz="0" w:space="0" w:color="auto"/>
        <w:bottom w:val="none" w:sz="0" w:space="0" w:color="auto"/>
        <w:right w:val="none" w:sz="0" w:space="0" w:color="auto"/>
      </w:divBdr>
    </w:div>
    <w:div w:id="1411587322">
      <w:marLeft w:val="0"/>
      <w:marRight w:val="0"/>
      <w:marTop w:val="0"/>
      <w:marBottom w:val="0"/>
      <w:divBdr>
        <w:top w:val="none" w:sz="0" w:space="0" w:color="auto"/>
        <w:left w:val="none" w:sz="0" w:space="0" w:color="auto"/>
        <w:bottom w:val="none" w:sz="0" w:space="0" w:color="auto"/>
        <w:right w:val="none" w:sz="0" w:space="0" w:color="auto"/>
      </w:divBdr>
    </w:div>
    <w:div w:id="1411587323">
      <w:marLeft w:val="0"/>
      <w:marRight w:val="0"/>
      <w:marTop w:val="0"/>
      <w:marBottom w:val="0"/>
      <w:divBdr>
        <w:top w:val="none" w:sz="0" w:space="0" w:color="auto"/>
        <w:left w:val="none" w:sz="0" w:space="0" w:color="auto"/>
        <w:bottom w:val="none" w:sz="0" w:space="0" w:color="auto"/>
        <w:right w:val="none" w:sz="0" w:space="0" w:color="auto"/>
      </w:divBdr>
    </w:div>
    <w:div w:id="1411587324">
      <w:marLeft w:val="0"/>
      <w:marRight w:val="0"/>
      <w:marTop w:val="0"/>
      <w:marBottom w:val="0"/>
      <w:divBdr>
        <w:top w:val="none" w:sz="0" w:space="0" w:color="auto"/>
        <w:left w:val="none" w:sz="0" w:space="0" w:color="auto"/>
        <w:bottom w:val="none" w:sz="0" w:space="0" w:color="auto"/>
        <w:right w:val="none" w:sz="0" w:space="0" w:color="auto"/>
      </w:divBdr>
    </w:div>
    <w:div w:id="1411587325">
      <w:marLeft w:val="0"/>
      <w:marRight w:val="0"/>
      <w:marTop w:val="0"/>
      <w:marBottom w:val="0"/>
      <w:divBdr>
        <w:top w:val="none" w:sz="0" w:space="0" w:color="auto"/>
        <w:left w:val="none" w:sz="0" w:space="0" w:color="auto"/>
        <w:bottom w:val="none" w:sz="0" w:space="0" w:color="auto"/>
        <w:right w:val="none" w:sz="0" w:space="0" w:color="auto"/>
      </w:divBdr>
    </w:div>
    <w:div w:id="1411587326">
      <w:marLeft w:val="0"/>
      <w:marRight w:val="0"/>
      <w:marTop w:val="0"/>
      <w:marBottom w:val="0"/>
      <w:divBdr>
        <w:top w:val="none" w:sz="0" w:space="0" w:color="auto"/>
        <w:left w:val="none" w:sz="0" w:space="0" w:color="auto"/>
        <w:bottom w:val="none" w:sz="0" w:space="0" w:color="auto"/>
        <w:right w:val="none" w:sz="0" w:space="0" w:color="auto"/>
      </w:divBdr>
    </w:div>
    <w:div w:id="1411587327">
      <w:marLeft w:val="0"/>
      <w:marRight w:val="0"/>
      <w:marTop w:val="0"/>
      <w:marBottom w:val="0"/>
      <w:divBdr>
        <w:top w:val="none" w:sz="0" w:space="0" w:color="auto"/>
        <w:left w:val="none" w:sz="0" w:space="0" w:color="auto"/>
        <w:bottom w:val="none" w:sz="0" w:space="0" w:color="auto"/>
        <w:right w:val="none" w:sz="0" w:space="0" w:color="auto"/>
      </w:divBdr>
    </w:div>
    <w:div w:id="1411587328">
      <w:marLeft w:val="0"/>
      <w:marRight w:val="0"/>
      <w:marTop w:val="0"/>
      <w:marBottom w:val="0"/>
      <w:divBdr>
        <w:top w:val="none" w:sz="0" w:space="0" w:color="auto"/>
        <w:left w:val="none" w:sz="0" w:space="0" w:color="auto"/>
        <w:bottom w:val="none" w:sz="0" w:space="0" w:color="auto"/>
        <w:right w:val="none" w:sz="0" w:space="0" w:color="auto"/>
      </w:divBdr>
    </w:div>
    <w:div w:id="1486357600">
      <w:bodyDiv w:val="1"/>
      <w:marLeft w:val="0"/>
      <w:marRight w:val="0"/>
      <w:marTop w:val="0"/>
      <w:marBottom w:val="0"/>
      <w:divBdr>
        <w:top w:val="none" w:sz="0" w:space="0" w:color="auto"/>
        <w:left w:val="none" w:sz="0" w:space="0" w:color="auto"/>
        <w:bottom w:val="none" w:sz="0" w:space="0" w:color="auto"/>
        <w:right w:val="none" w:sz="0" w:space="0" w:color="auto"/>
      </w:divBdr>
    </w:div>
    <w:div w:id="1513255809">
      <w:bodyDiv w:val="1"/>
      <w:marLeft w:val="0"/>
      <w:marRight w:val="0"/>
      <w:marTop w:val="0"/>
      <w:marBottom w:val="0"/>
      <w:divBdr>
        <w:top w:val="none" w:sz="0" w:space="0" w:color="auto"/>
        <w:left w:val="none" w:sz="0" w:space="0" w:color="auto"/>
        <w:bottom w:val="none" w:sz="0" w:space="0" w:color="auto"/>
        <w:right w:val="none" w:sz="0" w:space="0" w:color="auto"/>
      </w:divBdr>
    </w:div>
    <w:div w:id="1809588008">
      <w:bodyDiv w:val="1"/>
      <w:marLeft w:val="0"/>
      <w:marRight w:val="0"/>
      <w:marTop w:val="0"/>
      <w:marBottom w:val="0"/>
      <w:divBdr>
        <w:top w:val="none" w:sz="0" w:space="0" w:color="auto"/>
        <w:left w:val="none" w:sz="0" w:space="0" w:color="auto"/>
        <w:bottom w:val="none" w:sz="0" w:space="0" w:color="auto"/>
        <w:right w:val="none" w:sz="0" w:space="0" w:color="auto"/>
      </w:divBdr>
    </w:div>
    <w:div w:id="1843936066">
      <w:bodyDiv w:val="1"/>
      <w:marLeft w:val="0"/>
      <w:marRight w:val="0"/>
      <w:marTop w:val="0"/>
      <w:marBottom w:val="0"/>
      <w:divBdr>
        <w:top w:val="none" w:sz="0" w:space="0" w:color="auto"/>
        <w:left w:val="none" w:sz="0" w:space="0" w:color="auto"/>
        <w:bottom w:val="none" w:sz="0" w:space="0" w:color="auto"/>
        <w:right w:val="none" w:sz="0" w:space="0" w:color="auto"/>
      </w:divBdr>
    </w:div>
    <w:div w:id="1847592904">
      <w:bodyDiv w:val="1"/>
      <w:marLeft w:val="0"/>
      <w:marRight w:val="0"/>
      <w:marTop w:val="0"/>
      <w:marBottom w:val="0"/>
      <w:divBdr>
        <w:top w:val="none" w:sz="0" w:space="0" w:color="auto"/>
        <w:left w:val="none" w:sz="0" w:space="0" w:color="auto"/>
        <w:bottom w:val="none" w:sz="0" w:space="0" w:color="auto"/>
        <w:right w:val="none" w:sz="0" w:space="0" w:color="auto"/>
      </w:divBdr>
    </w:div>
    <w:div w:id="1894340989">
      <w:bodyDiv w:val="1"/>
      <w:marLeft w:val="0"/>
      <w:marRight w:val="0"/>
      <w:marTop w:val="0"/>
      <w:marBottom w:val="0"/>
      <w:divBdr>
        <w:top w:val="none" w:sz="0" w:space="0" w:color="auto"/>
        <w:left w:val="none" w:sz="0" w:space="0" w:color="auto"/>
        <w:bottom w:val="none" w:sz="0" w:space="0" w:color="auto"/>
        <w:right w:val="none" w:sz="0" w:space="0" w:color="auto"/>
      </w:divBdr>
      <w:divsChild>
        <w:div w:id="1321417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1143120">
              <w:marLeft w:val="0"/>
              <w:marRight w:val="0"/>
              <w:marTop w:val="0"/>
              <w:marBottom w:val="0"/>
              <w:divBdr>
                <w:top w:val="none" w:sz="0" w:space="0" w:color="auto"/>
                <w:left w:val="none" w:sz="0" w:space="0" w:color="auto"/>
                <w:bottom w:val="none" w:sz="0" w:space="0" w:color="auto"/>
                <w:right w:val="none" w:sz="0" w:space="0" w:color="auto"/>
              </w:divBdr>
              <w:divsChild>
                <w:div w:id="576987583">
                  <w:marLeft w:val="0"/>
                  <w:marRight w:val="0"/>
                  <w:marTop w:val="0"/>
                  <w:marBottom w:val="0"/>
                  <w:divBdr>
                    <w:top w:val="none" w:sz="0" w:space="0" w:color="auto"/>
                    <w:left w:val="none" w:sz="0" w:space="0" w:color="auto"/>
                    <w:bottom w:val="none" w:sz="0" w:space="0" w:color="auto"/>
                    <w:right w:val="none" w:sz="0" w:space="0" w:color="auto"/>
                  </w:divBdr>
                  <w:divsChild>
                    <w:div w:id="133912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216464">
      <w:bodyDiv w:val="1"/>
      <w:marLeft w:val="0"/>
      <w:marRight w:val="0"/>
      <w:marTop w:val="0"/>
      <w:marBottom w:val="0"/>
      <w:divBdr>
        <w:top w:val="none" w:sz="0" w:space="0" w:color="auto"/>
        <w:left w:val="none" w:sz="0" w:space="0" w:color="auto"/>
        <w:bottom w:val="none" w:sz="0" w:space="0" w:color="auto"/>
        <w:right w:val="none" w:sz="0" w:space="0" w:color="auto"/>
      </w:divBdr>
      <w:divsChild>
        <w:div w:id="523713760">
          <w:marLeft w:val="0"/>
          <w:marRight w:val="0"/>
          <w:marTop w:val="0"/>
          <w:marBottom w:val="0"/>
          <w:divBdr>
            <w:top w:val="none" w:sz="0" w:space="0" w:color="auto"/>
            <w:left w:val="none" w:sz="0" w:space="0" w:color="auto"/>
            <w:bottom w:val="none" w:sz="0" w:space="0" w:color="auto"/>
            <w:right w:val="none" w:sz="0" w:space="0" w:color="auto"/>
          </w:divBdr>
          <w:divsChild>
            <w:div w:id="874999893">
              <w:marLeft w:val="0"/>
              <w:marRight w:val="0"/>
              <w:marTop w:val="0"/>
              <w:marBottom w:val="0"/>
              <w:divBdr>
                <w:top w:val="none" w:sz="0" w:space="0" w:color="auto"/>
                <w:left w:val="none" w:sz="0" w:space="0" w:color="auto"/>
                <w:bottom w:val="none" w:sz="0" w:space="0" w:color="auto"/>
                <w:right w:val="none" w:sz="0" w:space="0" w:color="auto"/>
              </w:divBdr>
              <w:divsChild>
                <w:div w:id="414253891">
                  <w:marLeft w:val="0"/>
                  <w:marRight w:val="0"/>
                  <w:marTop w:val="0"/>
                  <w:marBottom w:val="0"/>
                  <w:divBdr>
                    <w:top w:val="none" w:sz="0" w:space="0" w:color="auto"/>
                    <w:left w:val="none" w:sz="0" w:space="0" w:color="auto"/>
                    <w:bottom w:val="none" w:sz="0" w:space="0" w:color="auto"/>
                    <w:right w:val="none" w:sz="0" w:space="0" w:color="auto"/>
                  </w:divBdr>
                  <w:divsChild>
                    <w:div w:id="152201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623164">
      <w:bodyDiv w:val="1"/>
      <w:marLeft w:val="0"/>
      <w:marRight w:val="0"/>
      <w:marTop w:val="0"/>
      <w:marBottom w:val="0"/>
      <w:divBdr>
        <w:top w:val="none" w:sz="0" w:space="0" w:color="auto"/>
        <w:left w:val="none" w:sz="0" w:space="0" w:color="auto"/>
        <w:bottom w:val="none" w:sz="0" w:space="0" w:color="auto"/>
        <w:right w:val="none" w:sz="0" w:space="0" w:color="auto"/>
      </w:divBdr>
    </w:div>
    <w:div w:id="2074810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019F61-DEF7-8C47-ACF7-1F7E9713F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110</Words>
  <Characters>23432</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KTPH</Company>
  <LinksUpToDate>false</LinksUpToDate>
  <CharactersWithSpaces>2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barkham@me.com</dc:creator>
  <cp:lastModifiedBy>Timothy Mark Sebastian Barkham</cp:lastModifiedBy>
  <cp:revision>2</cp:revision>
  <cp:lastPrinted>2018-06-03T10:41:00Z</cp:lastPrinted>
  <dcterms:created xsi:type="dcterms:W3CDTF">2019-05-07T03:44:00Z</dcterms:created>
  <dcterms:modified xsi:type="dcterms:W3CDTF">2019-05-07T03:44:00Z</dcterms:modified>
</cp:coreProperties>
</file>